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0"/>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p>
    <w:p w14:paraId="7D048451" w14:textId="5EB6F5F3" w:rsidR="00576BC7" w:rsidRDefault="00224A87" w:rsidP="001743A2">
      <w:pPr>
        <w:spacing w:after="0"/>
      </w:pPr>
      <w:r>
        <w:t>Water</w:t>
      </w:r>
      <w:commentRangeStart w:id="1"/>
      <w:commentRangeStart w:id="2"/>
      <w:commentRangeStart w:id="3"/>
      <w:r w:rsidR="00451881">
        <w:t xml:space="preserve"> c</w:t>
      </w:r>
      <w:commentRangeEnd w:id="1"/>
      <w:r w:rsidR="00451881">
        <w:rPr>
          <w:rStyle w:val="CommentReference"/>
        </w:rPr>
        <w:commentReference w:id="1"/>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rsidR="00451881">
        <w:t xml:space="preserve"> in near-shore ecosystems</w:t>
      </w:r>
      <w:r w:rsidR="000A4C38">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on coral reef ecosystems</w:t>
      </w:r>
      <w:commentRangeEnd w:id="2"/>
      <w:r w:rsidR="003C7096">
        <w:rPr>
          <w:rStyle w:val="CommentReference"/>
        </w:rPr>
        <w:commentReference w:id="2"/>
      </w:r>
      <w:r w:rsidR="000A4C38">
        <w:t>.</w:t>
      </w:r>
      <w:commentRangeEnd w:id="3"/>
      <w:r w:rsidR="00263B4B">
        <w:rPr>
          <w:rStyle w:val="CommentReference"/>
        </w:rPr>
        <w:commentReference w:id="3"/>
      </w:r>
      <w:r w:rsidR="000A4C38">
        <w:t xml:space="preserve"> </w:t>
      </w:r>
      <w:r w:rsidR="00451881">
        <w:t>We</w:t>
      </w:r>
      <w:r w:rsidR="007015A5">
        <w:t xml:space="preserve"> characterize </w:t>
      </w:r>
      <w:r w:rsidR="000973AD">
        <w:t xml:space="preserve">water </w:t>
      </w:r>
      <w:r w:rsidR="00451881">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w:t>
      </w:r>
      <w:r w:rsidR="00643D0B">
        <w:t xml:space="preserve">using a rapid </w:t>
      </w:r>
      <w:r w:rsidR="009E34E3">
        <w:t xml:space="preserve">field </w:t>
      </w:r>
      <w:r w:rsidR="00643D0B">
        <w:t>technique</w:t>
      </w:r>
      <w:r w:rsidR="007015A5">
        <w:t xml:space="preserve"> in </w:t>
      </w:r>
      <w:r w:rsidR="00451881">
        <w:t>a</w:t>
      </w:r>
      <w:r>
        <w:t xml:space="preserve"> reef-fringed</w:t>
      </w:r>
      <w:r w:rsidR="007015A5">
        <w:t xml:space="preserve"> </w:t>
      </w:r>
      <w:r w:rsidR="00451881">
        <w:rPr>
          <w:rStyle w:val="CommentReference"/>
        </w:rPr>
        <w:commentReference w:id="4"/>
      </w:r>
      <w:r w:rsidR="007015A5">
        <w:t xml:space="preserve">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C01C6F">
        <w:t xml:space="preserve"> times over a 2 week period</w:t>
      </w:r>
      <w:r w:rsidR="00C76662">
        <w:t xml:space="preserve">. </w:t>
      </w:r>
      <w:r w:rsidR="007015A5">
        <w:t xml:space="preserve">Eulerian current profilers </w:t>
      </w:r>
      <w:r w:rsidR="00C01C6F">
        <w:t xml:space="preserve">installed </w:t>
      </w:r>
      <w:r w:rsidR="007015A5">
        <w:t>at fixed locations collect</w:t>
      </w:r>
      <w:r w:rsidR="00451881">
        <w:t>ed</w:t>
      </w:r>
      <w:r w:rsidR="007015A5">
        <w:t xml:space="preserve"> </w:t>
      </w:r>
      <w:r w:rsidR="00C01C6F">
        <w:t>continuous</w:t>
      </w:r>
      <w:r w:rsidR="007015A5">
        <w:t xml:space="preserve"> flow data </w:t>
      </w:r>
      <w:r w:rsidR="00C01C6F">
        <w:t>during</w:t>
      </w:r>
      <w:r w:rsidR="007015A5">
        <w:t xml:space="preserve"> </w:t>
      </w:r>
      <w:r w:rsidR="009D1425">
        <w:t xml:space="preserve">different </w:t>
      </w:r>
      <w:r w:rsidR="007015A5">
        <w:t>forcing conditions.</w:t>
      </w:r>
      <w:r w:rsidR="000A4C38">
        <w:t xml:space="preserve"> </w:t>
      </w:r>
      <w:r w:rsidR="00AA4730">
        <w:t>Current velo</w:t>
      </w:r>
      <w:r w:rsidR="0054237E">
        <w:t>cities were binned to a 100</w:t>
      </w:r>
      <w:r w:rsidR="00192B8B">
        <w:t xml:space="preserve"> </w:t>
      </w:r>
      <w:r w:rsidR="0054237E">
        <w:t>x 100</w:t>
      </w:r>
      <w:r w:rsidR="00192B8B">
        <w:t xml:space="preserve"> </w:t>
      </w:r>
      <w:r w:rsidR="00AA4730">
        <w:t>m grid</w:t>
      </w:r>
      <w:r w:rsidR="00CE5483">
        <w:t xml:space="preserve"> and analyzed with empirical orthogonal functions</w:t>
      </w:r>
      <w:r w:rsidR="00AA4730">
        <w:t xml:space="preserve">.  </w:t>
      </w:r>
      <w:r w:rsidR="000973AD">
        <w:t xml:space="preserve">Mean current speeds (residence times) </w:t>
      </w:r>
      <w:commentRangeStart w:id="5"/>
      <w:commentRangeStart w:id="6"/>
      <w:r w:rsidR="000973AD">
        <w:t xml:space="preserve">over the </w:t>
      </w:r>
      <w:r w:rsidR="00CE5483">
        <w:t xml:space="preserve">grid cells </w:t>
      </w:r>
      <w:commentRangeEnd w:id="5"/>
      <w:r w:rsidR="00C01C6F">
        <w:rPr>
          <w:rStyle w:val="CommentReference"/>
        </w:rPr>
        <w:commentReference w:id="5"/>
      </w:r>
      <w:commentRangeEnd w:id="6"/>
      <w:r w:rsidR="00C76662">
        <w:rPr>
          <w:rStyle w:val="CommentReference"/>
        </w:rPr>
        <w:commentReference w:id="6"/>
      </w:r>
      <w:r w:rsidR="000973AD">
        <w:t xml:space="preserve">varied </w:t>
      </w:r>
      <w:r w:rsidR="00CE5483">
        <w:t>widely,</w:t>
      </w:r>
      <w:r w:rsidR="000973AD">
        <w:t xml:space="preserve"> from 1-37 cm s</w:t>
      </w:r>
      <w:r w:rsidR="000973AD" w:rsidRPr="002C3BF8">
        <w:rPr>
          <w:vertAlign w:val="superscript"/>
        </w:rPr>
        <w:t>-1</w:t>
      </w:r>
      <w:r w:rsidR="000973AD">
        <w:t xml:space="preserve"> (</w:t>
      </w:r>
      <w:r w:rsidR="00B4560A">
        <w:t>0.</w:t>
      </w:r>
      <w:r w:rsidR="00C76662">
        <w:t>1</w:t>
      </w:r>
      <w:r w:rsidR="00B4560A">
        <w:t>-</w:t>
      </w:r>
      <w:r w:rsidR="000973AD">
        <w:t>2.8</w:t>
      </w:r>
      <w:r w:rsidR="00B4560A">
        <w:t xml:space="preserve"> </w:t>
      </w:r>
      <w:proofErr w:type="spellStart"/>
      <w:r w:rsidR="000973AD">
        <w:t>hr</w:t>
      </w:r>
      <w:proofErr w:type="spellEnd"/>
      <w:r w:rsidR="000973AD">
        <w:t>), 1-36 cm s</w:t>
      </w:r>
      <w:r w:rsidR="000973AD" w:rsidRPr="002C3BF8">
        <w:rPr>
          <w:vertAlign w:val="superscript"/>
        </w:rPr>
        <w:t>-1</w:t>
      </w:r>
      <w:r w:rsidR="000973AD">
        <w:t xml:space="preserve"> (</w:t>
      </w:r>
      <w:r w:rsidR="00B4560A">
        <w:t>0.</w:t>
      </w:r>
      <w:r w:rsidR="00C76662">
        <w:t>1</w:t>
      </w:r>
      <w:r w:rsidR="00B4560A">
        <w:t>-</w:t>
      </w:r>
      <w:r w:rsidR="000973AD">
        <w:t>2.</w:t>
      </w:r>
      <w:r w:rsidR="00C76662">
        <w:t xml:space="preserve">8 </w:t>
      </w:r>
      <w:proofErr w:type="spellStart"/>
      <w:r w:rsidR="000973AD">
        <w:t>hr</w:t>
      </w:r>
      <w:proofErr w:type="spellEnd"/>
      <w:r w:rsidR="000973AD">
        <w:t>), and 5-64 cm s</w:t>
      </w:r>
      <w:r w:rsidR="000973AD" w:rsidRPr="002C3BF8">
        <w:rPr>
          <w:vertAlign w:val="superscript"/>
        </w:rPr>
        <w:t>-1</w:t>
      </w:r>
      <w:r w:rsidR="000973AD">
        <w:t xml:space="preserve"> (</w:t>
      </w:r>
      <w:r w:rsidR="00B4560A">
        <w:t>0.04-</w:t>
      </w:r>
      <w:r w:rsidR="000973AD">
        <w:t>0.</w:t>
      </w:r>
      <w:r w:rsidR="00C76662">
        <w:t xml:space="preserve">6 </w:t>
      </w:r>
      <w:proofErr w:type="spellStart"/>
      <w:r w:rsidR="000973AD">
        <w:t>hr</w:t>
      </w:r>
      <w:proofErr w:type="spellEnd"/>
      <w:r w:rsidR="000973AD">
        <w:t xml:space="preserve">) under tidal, </w:t>
      </w:r>
      <w:r w:rsidR="00B4560A">
        <w:t xml:space="preserve">strong </w:t>
      </w:r>
      <w:r w:rsidR="000973AD">
        <w:t xml:space="preserve">wind, and </w:t>
      </w:r>
      <w:r w:rsidR="00B4560A">
        <w:t xml:space="preserve">large </w:t>
      </w:r>
      <w:r w:rsidR="000973AD">
        <w:t xml:space="preserve">wave forcing, </w:t>
      </w:r>
      <w:commentRangeStart w:id="7"/>
      <w:r w:rsidR="000973AD">
        <w:t>respectively</w:t>
      </w:r>
      <w:commentRangeEnd w:id="7"/>
      <w:r w:rsidR="000973AD">
        <w:rPr>
          <w:rStyle w:val="CommentReference"/>
        </w:rPr>
        <w:commentReference w:id="7"/>
      </w:r>
      <w:r w:rsidR="000973AD">
        <w:t xml:space="preserve">.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commentRangeStart w:id="8"/>
      <w:r w:rsidR="00B4560A">
        <w:t>channel</w:t>
      </w:r>
      <w:commentRangeEnd w:id="8"/>
      <w:r w:rsidR="00C01C6F">
        <w:rPr>
          <w:rStyle w:val="CommentReference"/>
        </w:rPr>
        <w:commentReference w:id="8"/>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Flow directions during tidal forcing were the most variable, with instances of 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mates of mean flow speeds were 70-1</w:t>
      </w:r>
      <w:r w:rsidR="001743A2">
        <w:t>3</w:t>
      </w:r>
      <w:r w:rsidR="00B9251E">
        <w:t>9</w:t>
      </w:r>
      <w:r w:rsidR="000973AD">
        <w:t xml:space="preserve">% </w:t>
      </w:r>
      <w:r>
        <w:t xml:space="preserve">higher than Eulerian estimates. The discrepancy between methods was attributed to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Stokes drift </w:t>
      </w:r>
      <w:r w:rsidR="009D080D">
        <w:t>on the drifters</w:t>
      </w:r>
      <w:r>
        <w:t xml:space="preserve">, or a </w:t>
      </w:r>
      <w:r>
        <w:lastRenderedPageBreak/>
        <w:t>combination of all of these</w:t>
      </w:r>
      <w:r w:rsidR="000973AD">
        <w:t xml:space="preserve">. </w:t>
      </w:r>
      <w:commentRangeStart w:id="9"/>
      <w:commentRangeStart w:id="10"/>
      <w:r w:rsidR="000A4C38">
        <w:t>The</w:t>
      </w:r>
      <w:commentRangeEnd w:id="9"/>
      <w:r w:rsidR="00077F00">
        <w:rPr>
          <w:rStyle w:val="CommentReference"/>
        </w:rPr>
        <w:commentReference w:id="9"/>
      </w:r>
      <w:commentRangeEnd w:id="10"/>
      <w:r>
        <w:rPr>
          <w:rStyle w:val="CommentReference"/>
        </w:rPr>
        <w:commentReference w:id="10"/>
      </w:r>
      <w:r w:rsidR="000A4C38">
        <w:t xml:space="preserve"> results demonstrate a hybrid </w:t>
      </w:r>
      <w:r w:rsidR="00CE5483">
        <w:t>and rapid</w:t>
      </w:r>
      <w:r w:rsidR="000A4C38">
        <w:t xml:space="preserve"> Lagrangian-Eulerian measurement scheme to 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01814471" w:rsidR="002D54BF" w:rsidRDefault="003C7096" w:rsidP="001743A2">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1"/>
      <w:commentRangeStart w:id="12"/>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commentRangeEnd w:id="11"/>
      <w:r w:rsidR="00D42224">
        <w:rPr>
          <w:rStyle w:val="CommentReference"/>
        </w:rPr>
        <w:commentReference w:id="11"/>
      </w:r>
      <w:commentRangeEnd w:id="12"/>
      <w:r w:rsidR="005A7906">
        <w:rPr>
          <w:rStyle w:val="CommentReference"/>
        </w:rPr>
        <w:commentReference w:id="12"/>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commentRangeStart w:id="13"/>
      <w:r w:rsidR="002D54BF">
        <w:t>The</w:t>
      </w:r>
      <w:commentRangeEnd w:id="13"/>
      <w:r w:rsidR="002D54BF">
        <w:rPr>
          <w:rStyle w:val="CommentReference"/>
        </w:rPr>
        <w:commentReference w:id="13"/>
      </w:r>
      <w:r w:rsidR="002D54BF">
        <w:t xml:space="preserve"> response of corals to terrestrial sediment stress is primarily a function of the magnitude of 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2C69E1EC"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r w:rsidR="003C7096">
        <w:t xml:space="preserve">often </w:t>
      </w:r>
      <w:r w:rsidR="003C7096">
        <w:lastRenderedPageBreak/>
        <w:t>use</w:t>
      </w:r>
      <w:r w:rsidR="000A4C38">
        <w:t xml:space="preserve"> coarse estimat</w:t>
      </w:r>
      <w:r w:rsidR="003C7096">
        <w:t>es</w:t>
      </w:r>
      <w:r w:rsidR="000A4C38">
        <w:t xml:space="preserve"> of pollutant discharge and distance-based plume 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Since h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7A1F2B66" w:rsidR="00576BC7" w:rsidRDefault="000A4C38" w:rsidP="001743A2">
      <w:pPr>
        <w:spacing w:after="0"/>
      </w:pPr>
      <w:r>
        <w:t xml:space="preserve">Studies in various coral reef environments adjacent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w:t>
      </w:r>
      <w:r>
        <w:lastRenderedPageBreak/>
        <w:t>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F5036B">
        <w:t xml:space="preserve"> In reality, forcing conditions can operate in combination, and different parts of a fringing-reef and lagoon environment can be more or less affected by different forcing conditions. Areas near the reef crest may be strongly controlled by wave-forcing while lagoon areas deeper in the embayment may be unaffected by waves,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bookmarkStart w:id="14" w:name="_GoBack"/>
      <w:bookmarkEnd w:id="14"/>
    </w:p>
    <w:p w14:paraId="24316BE8" w14:textId="69644A60"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xml:space="preserve">, so </w:t>
      </w:r>
      <w:commentRangeStart w:id="15"/>
      <w:r>
        <w:t>other methods inc</w:t>
      </w:r>
      <w:r w:rsidR="009756DE">
        <w:t>l</w:t>
      </w:r>
      <w:r>
        <w:t>uding hydrodynamic models, remote sensing, and Lagrangian methods have been used</w:t>
      </w:r>
      <w:commentRangeEnd w:id="15"/>
      <w:r w:rsidR="00C51CBD">
        <w:rPr>
          <w:rStyle w:val="CommentReference"/>
        </w:rPr>
        <w:commentReference w:id="15"/>
      </w:r>
      <w:r>
        <w:t xml:space="preserve">. </w:t>
      </w:r>
      <w:r w:rsidR="005A7906">
        <w:t>Satellite optical r</w:t>
      </w:r>
      <w:commentRangeStart w:id="16"/>
      <w:r w:rsidR="008F1257">
        <w:t>emote sensing approaches are infeasible where the study area is small</w:t>
      </w:r>
      <w:r w:rsidR="00EF6DAC">
        <w:t xml:space="preserve"> (e.g. &lt; 1km</w:t>
      </w:r>
      <w:r w:rsidR="00EF6DAC" w:rsidRPr="00EF6DAC">
        <w:rPr>
          <w:vertAlign w:val="superscript"/>
        </w:rPr>
        <w:t>2</w:t>
      </w:r>
      <w:r w:rsidR="00EF6DAC">
        <w:t>)</w:t>
      </w:r>
      <w:r w:rsidR="008F1257">
        <w:t xml:space="preserve"> </w:t>
      </w:r>
      <w:commentRangeStart w:id="17"/>
      <w:r w:rsidR="008F1257">
        <w:t>and</w:t>
      </w:r>
      <w:commentRangeEnd w:id="17"/>
      <w:r w:rsidR="003C7096">
        <w:rPr>
          <w:rStyle w:val="CommentReference"/>
        </w:rPr>
        <w:commentReference w:id="17"/>
      </w:r>
      <w:r w:rsidR="008F1257">
        <w:t xml:space="preserve"> experiences frequent cloudy conditions. </w:t>
      </w:r>
      <w:commentRangeEnd w:id="16"/>
      <w:r w:rsidR="00C51CBD">
        <w:rPr>
          <w:rStyle w:val="CommentReference"/>
        </w:rPr>
        <w:commentReference w:id="16"/>
      </w:r>
      <w:r w:rsidR="004B4A21">
        <w:t>Hydrodynamic computer models</w:t>
      </w:r>
      <w:r>
        <w:t xml:space="preserve"> typically require accurate bathymetry</w:t>
      </w:r>
      <w:r w:rsidR="004B26DC">
        <w:t xml:space="preserve"> and</w:t>
      </w:r>
      <w:r>
        <w:t xml:space="preserve"> detailed forcing data</w:t>
      </w:r>
      <w:r w:rsidR="004B26DC">
        <w:t xml:space="preserve"> that may not be available</w:t>
      </w:r>
      <w:r w:rsidR="00073220">
        <w:rPr>
          <w:rStyle w:val="CommentReference"/>
        </w:rPr>
        <w:commentReference w:id="18"/>
      </w:r>
      <w:r w:rsidR="004B26DC">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w:t>
      </w:r>
      <w:r w:rsidR="002D54BF">
        <w:t xml:space="preserve">to </w:t>
      </w:r>
      <w:r>
        <w:t xml:space="preserve">compare </w:t>
      </w:r>
      <w:r w:rsidR="002D54BF">
        <w:t>with</w:t>
      </w:r>
      <w:r>
        <w:t xml:space="preserve">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w:t>
      </w:r>
      <w:r w:rsidR="004B4A21">
        <w:t>s</w:t>
      </w:r>
      <w:r>
        <w:t xml:space="preserve"> </w:t>
      </w:r>
      <w:r w:rsidR="004B4A21">
        <w:t>use</w:t>
      </w:r>
      <w:r w:rsidR="00EF6DAC">
        <w:t xml:space="preserve">d </w:t>
      </w:r>
      <w:r w:rsidR="004B4A21">
        <w:t>large numbers of GPS-</w:t>
      </w:r>
      <w:r w:rsidR="004B4A21">
        <w:lastRenderedPageBreak/>
        <w:t xml:space="preserve">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4B4A21">
        <w:t xml:space="preserve">this approach </w:t>
      </w:r>
      <w:r w:rsidR="002D54BF">
        <w:t>has not been widely us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5E4AC023"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14:paraId="6174945A" w14:textId="4E1748E0" w:rsidR="003A5214" w:rsidRDefault="00BD782F" w:rsidP="0020616C">
      <w:pPr>
        <w:spacing w:after="0"/>
      </w:pPr>
      <w:r>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2D54BF">
        <w:t>, and their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 The study uses a spatially and temporally dense set of drifter deployments to characterize flow patterns across a reef. </w:t>
      </w:r>
      <w:r w:rsidR="003A5214">
        <w:t>The measurements were sufficiently dense to produce gridded data on flow velocities and residence times at a 10</w:t>
      </w:r>
      <w:r w:rsidR="002572D6">
        <w:t xml:space="preserve">0 </w:t>
      </w:r>
      <w:r w:rsidR="003A5214">
        <w:t>x</w:t>
      </w:r>
      <w:r w:rsidR="002572D6">
        <w:t xml:space="preserve"> </w:t>
      </w:r>
      <w:r w:rsidR="003A5214">
        <w:t>10</w:t>
      </w:r>
      <w:r w:rsidR="002572D6">
        <w:t>0</w:t>
      </w:r>
      <w:r w:rsidR="003A5214">
        <w:t xml:space="preserve"> m resolution, which were then used to identify dominant circulation patterns under different wi</w:t>
      </w:r>
      <w:r w:rsidR="0020616C">
        <w:t>nd, wave and tidal conditi</w:t>
      </w:r>
      <w:r w:rsidR="0020616C" w:rsidRPr="0020616C">
        <w:t xml:space="preserve">ons. </w:t>
      </w:r>
      <w:r w:rsidR="003A5214" w:rsidRPr="0020616C">
        <w:t>The research questions are:</w:t>
      </w:r>
      <w:r w:rsidR="0020616C" w:rsidRPr="0020616C">
        <w:t xml:space="preserve"> How</w:t>
      </w:r>
      <w:r w:rsidR="0020616C">
        <w:t xml:space="preserve"> do flow speeds and residence times vary spatially on the reef flat? How are flow speeds and residence times influenced by high waves, high winds, or calm conditions?</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0671DAD3" w:rsidR="003E23E0" w:rsidRDefault="003E23E0" w:rsidP="009B6BC6">
      <w:pPr>
        <w:spacing w:after="0"/>
      </w:pPr>
      <w:r>
        <w:t xml:space="preserve">Faga'alu </w:t>
      </w:r>
      <w:commentRangeStart w:id="19"/>
      <w:r>
        <w:t>Bay</w:t>
      </w:r>
      <w:r w:rsidR="00C4278D">
        <w:t xml:space="preserve"> </w:t>
      </w:r>
      <w:r>
        <w:t xml:space="preserve">is situated </w:t>
      </w:r>
      <w:commentRangeEnd w:id="19"/>
      <w:r w:rsidR="00BC4F5C">
        <w:rPr>
          <w:rStyle w:val="CommentReference"/>
        </w:rPr>
        <w:commentReference w:id="19"/>
      </w:r>
      <w:r>
        <w:t xml:space="preserve">on the western side of </w:t>
      </w:r>
      <w:commentRangeStart w:id="20"/>
      <w:r>
        <w:t>Pago Pago Bay</w:t>
      </w:r>
      <w:r w:rsidR="00C4278D">
        <w:t xml:space="preserve"> </w:t>
      </w:r>
      <w:r w:rsidR="00BC4F5C">
        <w:t>on the island of Tutuila, American Samoa (1</w:t>
      </w:r>
      <w:r w:rsidR="00B90945">
        <w:t>4.290 S, 170.677 W)</w:t>
      </w:r>
      <w:r w:rsidR="00C4278D">
        <w:t xml:space="preserve"> (Figure 1)</w:t>
      </w:r>
      <w:commentRangeEnd w:id="20"/>
      <w:r w:rsidR="007D57BC">
        <w:rPr>
          <w:rStyle w:val="CommentReference"/>
        </w:rPr>
        <w:commentReference w:id="20"/>
      </w:r>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south-southeast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w:t>
      </w:r>
      <w:r w:rsidR="00BC4F5C">
        <w:t>T</w:t>
      </w:r>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21"/>
      <w:r w:rsidR="004B4A21">
        <w:t>w</w:t>
      </w:r>
      <w:r w:rsidR="007E00FE">
        <w:t>ere</w:t>
      </w:r>
      <w:r w:rsidR="004B4A21">
        <w:t xml:space="preserve"> </w:t>
      </w:r>
      <w:commentRangeEnd w:id="21"/>
      <w:r w:rsidR="00732140">
        <w:rPr>
          <w:rStyle w:val="CommentReference"/>
        </w:rPr>
        <w:commentReference w:id="21"/>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3F17B587" w:rsidR="00576BC7" w:rsidRDefault="00C4278D" w:rsidP="009B6BC6">
      <w:pPr>
        <w:spacing w:after="0"/>
      </w:pPr>
      <w:r>
        <w:t xml:space="preserve">Faga’alu Bay </w:t>
      </w:r>
      <w:r w:rsidR="000A4C38">
        <w:t>is</w:t>
      </w:r>
      <w:r w:rsidR="00D23FFD">
        <w:t xml:space="preserve"> a</w:t>
      </w:r>
      <w:r w:rsidR="000A4C38">
        <w:t xml:space="preserve"> V-shaped, </w:t>
      </w:r>
      <w:r w:rsidR="003E07FB">
        <w:t xml:space="preserve">coral </w:t>
      </w:r>
      <w:r w:rsidR="000A4C38">
        <w:t xml:space="preserve">reef-fringed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w:t>
      </w:r>
      <w:r w:rsidR="000A4C38">
        <w:lastRenderedPageBreak/>
        <w:t xml:space="preserve">shallow reef flat extending from just offshore to the reef crest, where </w:t>
      </w:r>
      <w:r w:rsidR="007E00FE">
        <w:t>it descends</w:t>
      </w:r>
      <w:r w:rsidR="000A4C38">
        <w:t xml:space="preserve"> </w:t>
      </w:r>
      <w:r>
        <w:t xml:space="preserve">at an approximately 1:1 slope </w:t>
      </w:r>
      <w:r w:rsidR="000A4C38">
        <w:t xml:space="preserve">to the </w:t>
      </w:r>
      <w:commentRangeStart w:id="22"/>
      <w:r>
        <w:t xml:space="preserve">insular shelf </w:t>
      </w:r>
      <w:commentRangeEnd w:id="22"/>
      <w:r w:rsidR="008B62DA">
        <w:rPr>
          <w:rStyle w:val="CommentReference"/>
        </w:rPr>
        <w:commentReference w:id="22"/>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23"/>
      <w:r w:rsidR="000A4C38">
        <w:t xml:space="preserve">sediment-floored pools </w:t>
      </w:r>
      <w:commentRangeEnd w:id="23"/>
      <w:r w:rsidR="007C5845">
        <w:rPr>
          <w:rStyle w:val="CommentReference"/>
        </w:rPr>
        <w:commentReference w:id="23"/>
      </w:r>
      <w:r w:rsidR="000A4C38">
        <w:t>with cora</w:t>
      </w:r>
      <w:r w:rsidR="004B4A21">
        <w:t xml:space="preserve">l </w:t>
      </w:r>
      <w:proofErr w:type="spellStart"/>
      <w:r w:rsidR="004B4A21">
        <w:t>bommies</w:t>
      </w:r>
      <w:proofErr w:type="spellEnd"/>
      <w:r w:rsidR="00D340F3">
        <w:t xml:space="preserve"> (“</w:t>
      </w:r>
      <w:proofErr w:type="spellStart"/>
      <w:r w:rsidR="00D340F3">
        <w:t>Backreef</w:t>
      </w:r>
      <w:proofErr w:type="spellEnd"/>
      <w:r w:rsidR="00D340F3">
        <w:t xml:space="preserve"> Pools” in Figure 1)</w:t>
      </w:r>
      <w:r w:rsidR="004B4A21">
        <w:t xml:space="preserve">. </w:t>
      </w:r>
      <w:commentRangeStart w:id="24"/>
      <w:r w:rsidR="004B4A21">
        <w:t>An anthropogenically-</w:t>
      </w:r>
      <w:r w:rsidR="000A4C38">
        <w:t xml:space="preserve">altered, vertical-walled, 5-15 m deep </w:t>
      </w:r>
      <w:proofErr w:type="spellStart"/>
      <w:r w:rsidR="000A4C38">
        <w:t>paleostream</w:t>
      </w:r>
      <w:proofErr w:type="spellEnd"/>
      <w:r w:rsidR="000A4C38">
        <w:t xml:space="preserve"> channel extends from the mouth of Faga'alu Stream eastward to Pago Pago Bay</w:t>
      </w:r>
      <w:commentRangeEnd w:id="24"/>
      <w:r w:rsidR="00955900">
        <w:rPr>
          <w:rStyle w:val="CommentReference"/>
        </w:rPr>
        <w:commentReference w:id="24"/>
      </w:r>
      <w:r w:rsidR="00D340F3">
        <w:t xml:space="preserve"> (“Channel” in Figure 1)</w:t>
      </w:r>
      <w:r w:rsidR="000A4C38">
        <w:t>;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794CB5">
        <w:t>S</w:t>
      </w:r>
      <w:commentRangeStart w:id="25"/>
      <w:r w:rsidR="000A4C38">
        <w:t>urveys</w:t>
      </w:r>
      <w:r w:rsidR="00794CB5">
        <w:t xml:space="preserve"> in 2005</w:t>
      </w:r>
      <w:r w:rsidR="000A4C38">
        <w:t xml:space="preserve"> </w:t>
      </w:r>
      <w:r w:rsidR="00794CB5">
        <w:t>found</w:t>
      </w:r>
      <w:r w:rsidR="000A4C38">
        <w:t xml:space="preserve"> coral coverage varie</w:t>
      </w:r>
      <w:commentRangeEnd w:id="25"/>
      <w:r w:rsidR="00BC4F5C">
        <w:rPr>
          <w:rStyle w:val="CommentReference"/>
        </w:rPr>
        <w:commentReference w:id="25"/>
      </w:r>
      <w:r w:rsidR="00794CB5">
        <w:t>d</w:t>
      </w:r>
      <w:r w:rsidR="000A4C38">
        <w:t xml:space="preserve"> from less than 10% on the </w:t>
      </w:r>
      <w:commentRangeStart w:id="26"/>
      <w:r w:rsidR="000A4C38">
        <w:t xml:space="preserve">degraded </w:t>
      </w:r>
      <w:r w:rsidR="00D970C3">
        <w:t>“North Reef”</w:t>
      </w:r>
      <w:r w:rsidR="000A4C38">
        <w:t>, to more than</w:t>
      </w:r>
      <w:r w:rsidR="00D970C3">
        <w:t xml:space="preserve"> 50% on the more intact “South Reef” (Figure 1)</w:t>
      </w:r>
      <w:commentRangeEnd w:id="26"/>
      <w:r w:rsidR="00794CB5">
        <w:t xml:space="preserve"> </w:t>
      </w:r>
      <w:r w:rsidR="00794CB5">
        <w:fldChar w:fldCharType="begin" w:fldLock="1"/>
      </w:r>
      <w:r w:rsidR="004550A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794CB5">
        <w:fldChar w:fldCharType="separate"/>
      </w:r>
      <w:r w:rsidR="00794CB5" w:rsidRPr="00794CB5">
        <w:rPr>
          <w:noProof/>
        </w:rPr>
        <w:t>(National Centers for Coastal Ocean Science 2005)</w:t>
      </w:r>
      <w:r w:rsidR="00794CB5">
        <w:fldChar w:fldCharType="end"/>
      </w:r>
      <w:r w:rsidR="007C5845">
        <w:rPr>
          <w:rStyle w:val="CommentReference"/>
        </w:rPr>
        <w:commentReference w:id="26"/>
      </w:r>
      <w:r w:rsidR="000B1C2B">
        <w:rPr>
          <w:rStyle w:val="CommentReference"/>
        </w:rPr>
        <w:commentReference w:id="27"/>
      </w:r>
      <w:r w:rsidR="000A4C38">
        <w:t xml:space="preserve">. </w:t>
      </w:r>
    </w:p>
    <w:p w14:paraId="12150725" w14:textId="77777777" w:rsidR="00B42656" w:rsidRDefault="00B42656" w:rsidP="009B6BC6">
      <w:pPr>
        <w:spacing w:after="0"/>
      </w:pPr>
    </w:p>
    <w:p w14:paraId="14B09ACF" w14:textId="77777777" w:rsidR="00576BC7" w:rsidRDefault="000A4C38" w:rsidP="009B6BC6">
      <w:pPr>
        <w:pStyle w:val="HeadingCR3"/>
        <w:spacing w:before="0"/>
      </w:pPr>
      <w:r>
        <w:t>Lagrangian Measurements</w:t>
      </w:r>
    </w:p>
    <w:p w14:paraId="562FAE45" w14:textId="618E0699"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5A7906">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r w:rsidR="000A4C38">
        <w:t xml:space="preserve"> constructed of 1.3 cm diameter PVC with holes drilled to flood the piping. T</w:t>
      </w:r>
      <w:r w:rsidR="00531A9D">
        <w:t>he GPS logger was installed in 5 cm dia.</w:t>
      </w:r>
      <w:r w:rsidR="000A4C38">
        <w:t xml:space="preserve"> PVC housing at the </w:t>
      </w:r>
      <w:commentRangeStart w:id="28"/>
      <w:r w:rsidR="000A4C38">
        <w:t>top</w:t>
      </w:r>
      <w:commentRangeEnd w:id="28"/>
      <w:r w:rsidR="001E3C7E">
        <w:rPr>
          <w:rStyle w:val="CommentReference"/>
        </w:rPr>
        <w:commentReference w:id="28"/>
      </w:r>
      <w:r w:rsidR="00531A9D">
        <w:t>, extending 7 cm above the fins</w:t>
      </w:r>
      <w:r w:rsidR="000A4C38">
        <w:t xml:space="preserve">. </w:t>
      </w:r>
    </w:p>
    <w:p w14:paraId="3440F48C" w14:textId="3F59D0AD" w:rsidR="00C4278D" w:rsidRDefault="00E3204A" w:rsidP="009B6BC6">
      <w:pPr>
        <w:spacing w:after="0"/>
      </w:pPr>
      <w:commentRangeStart w:id="29"/>
      <w:commentRangeStart w:id="30"/>
      <w:r>
        <w:lastRenderedPageBreak/>
        <w:t>The</w:t>
      </w:r>
      <w:commentRangeEnd w:id="29"/>
      <w:r>
        <w:rPr>
          <w:rStyle w:val="CommentReference"/>
        </w:rPr>
        <w:commentReference w:id="29"/>
      </w:r>
      <w:r>
        <w:t xml:space="preserve"> fleet of five drifters was deployed 30 times over a two month period, from 19 January 2014 to 23 February 2014, with 22 of those deployments coinciding with the ADCP deployment (February 16-24) (Appendix Table A1). </w:t>
      </w:r>
      <w:commentRangeEnd w:id="30"/>
      <w:r>
        <w:rPr>
          <w:rStyle w:val="CommentReference"/>
        </w:rPr>
        <w:commentReference w:id="30"/>
      </w:r>
      <w:r w:rsidR="00630C12">
        <w:t xml:space="preserve"> </w:t>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min</w:t>
      </w:r>
      <w:r w:rsidR="00BC4F5C">
        <w:t>ute period</w:t>
      </w:r>
      <w:r w:rsidR="000A4C38">
        <w:t xml:space="preserve"> at the beginning of each deployment. Drifter position was recorded by the GPS logger at 5 s intervals and </w:t>
      </w:r>
      <w:r w:rsidR="007351D7">
        <w:t>average</w:t>
      </w:r>
      <w:commentRangeStart w:id="31"/>
      <w:commentRangeStart w:id="32"/>
      <w:r w:rsidR="000A4C38">
        <w:t>d to 1 min intervals</w:t>
      </w:r>
      <w:commentRangeEnd w:id="31"/>
      <w:r w:rsidR="0077629B">
        <w:rPr>
          <w:rStyle w:val="CommentReference"/>
        </w:rPr>
        <w:commentReference w:id="31"/>
      </w:r>
      <w:r w:rsidR="000A4C38">
        <w:t xml:space="preserve"> to increase signal-to-noise ratios;</w:t>
      </w:r>
      <w:commentRangeEnd w:id="32"/>
      <w:r w:rsidR="00734397">
        <w:rPr>
          <w:rStyle w:val="CommentReference"/>
        </w:rPr>
        <w:commentReference w:id="32"/>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Drifters were generally allowed to drift until they exited the channel to Pago Pago Bay, but tracks were limited to 1 h for comparisons with</w:t>
      </w:r>
      <w:r w:rsidR="008651C6">
        <w:t xml:space="preserve"> simultaneous</w:t>
      </w:r>
      <w:r w:rsidR="000A4C38">
        <w:t xml:space="preserve"> ADCP </w:t>
      </w:r>
      <w:commentRangeStart w:id="33"/>
      <w:r w:rsidR="000A4C38">
        <w:t>data</w:t>
      </w:r>
      <w:commentRangeEnd w:id="33"/>
      <w:r w:rsidR="00752031">
        <w:rPr>
          <w:rStyle w:val="CommentReference"/>
        </w:rPr>
        <w:commentReference w:id="33"/>
      </w:r>
      <w:r w:rsidR="000A4C38">
        <w:t>.</w:t>
      </w:r>
      <w:r w:rsidR="007351D7">
        <w:t xml:space="preserve"> </w:t>
      </w:r>
    </w:p>
    <w:p w14:paraId="5E0806A8" w14:textId="77777777" w:rsidR="00B42656" w:rsidRDefault="00B42656" w:rsidP="009B6BC6">
      <w:pPr>
        <w:spacing w:after="0"/>
      </w:pPr>
    </w:p>
    <w:p w14:paraId="178A2276" w14:textId="77777777" w:rsidR="00576BC7" w:rsidRDefault="000A4C38" w:rsidP="009B6BC6">
      <w:pPr>
        <w:pStyle w:val="HeadingCR3"/>
        <w:spacing w:before="0"/>
      </w:pPr>
      <w:r>
        <w:t>Eulerian Measurements</w:t>
      </w:r>
    </w:p>
    <w:p w14:paraId="0C935638" w14:textId="46AB9A1F" w:rsidR="00B42656" w:rsidRDefault="000A4C38" w:rsidP="00B5670E">
      <w:pPr>
        <w:spacing w:after="0"/>
      </w:pPr>
      <w:r>
        <w:t xml:space="preserve">Three Nortek Aquadopp 2-MHz acoustic </w:t>
      </w:r>
      <w:proofErr w:type="spellStart"/>
      <w:proofErr w:type="gramStart"/>
      <w:r w:rsidR="00BC4F5C">
        <w:t>doppler</w:t>
      </w:r>
      <w:proofErr w:type="spellEnd"/>
      <w:proofErr w:type="gramEnd"/>
      <w:r>
        <w:t xml:space="preserve">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commentRangeStart w:id="34"/>
      <w:r>
        <w:t xml:space="preserve">The </w:t>
      </w:r>
      <w:r w:rsidR="008651C6">
        <w:t>ADCP</w:t>
      </w:r>
      <w:r>
        <w:t>s collected 580 current samples at 2 Hz every 10</w:t>
      </w:r>
      <w:r w:rsidR="008651C6">
        <w:t xml:space="preserve"> min</w:t>
      </w:r>
      <w:r>
        <w:t>.</w:t>
      </w:r>
      <w:commentRangeEnd w:id="34"/>
      <w:r w:rsidR="00223511">
        <w:t xml:space="preserve">  </w:t>
      </w:r>
      <w:r w:rsidR="00223511" w:rsidRPr="000E0B91">
        <w:rPr>
          <w:highlight w:val="yellow"/>
        </w:rPr>
        <w:t xml:space="preserve">Depth of deployment was </w:t>
      </w:r>
      <w:r w:rsidR="007351D7" w:rsidRPr="000E0B91">
        <w:rPr>
          <w:highlight w:val="yellow"/>
        </w:rPr>
        <w:t>0.9</w:t>
      </w:r>
      <w:r w:rsidR="00223511" w:rsidRPr="000E0B91">
        <w:rPr>
          <w:highlight w:val="yellow"/>
        </w:rPr>
        <w:t xml:space="preserve"> m (AS1), xx m (AS2)</w:t>
      </w:r>
      <w:proofErr w:type="gramStart"/>
      <w:r w:rsidR="00223511" w:rsidRPr="000E0B91">
        <w:rPr>
          <w:highlight w:val="yellow"/>
        </w:rPr>
        <w:t>,…</w:t>
      </w:r>
      <w:proofErr w:type="gramEnd"/>
      <w:r w:rsidR="00F53C29" w:rsidRPr="000E0B91">
        <w:rPr>
          <w:rStyle w:val="CommentReference"/>
          <w:highlight w:val="yellow"/>
        </w:rPr>
        <w:commentReference w:id="34"/>
      </w:r>
    </w:p>
    <w:p w14:paraId="4EEB5DBE" w14:textId="21937F63" w:rsidR="00B5670E" w:rsidRDefault="00B5670E" w:rsidP="00B5670E">
      <w:pPr>
        <w:spacing w:after="0"/>
      </w:pPr>
      <w:commentRangeStart w:id="35"/>
      <w:r>
        <w:t xml:space="preserve">The water level at low tide dropped below the </w:t>
      </w:r>
      <w:commentRangeStart w:id="36"/>
      <w:r>
        <w:t xml:space="preserve">blanking distance </w:t>
      </w:r>
      <w:commentRangeEnd w:id="36"/>
      <w:r>
        <w:rPr>
          <w:rStyle w:val="CommentReference"/>
        </w:rPr>
        <w:commentReference w:id="36"/>
      </w:r>
      <w:r>
        <w:t xml:space="preserve">of the ADCP at AS3 on the northern reef and flow was assumed to be nearly zero during these times given the low water depth relative to the height of the corals, many of which were above the water surface. </w:t>
      </w:r>
      <w:proofErr w:type="gramStart"/>
      <w:r>
        <w:t>human</w:t>
      </w:r>
      <w:proofErr w:type="gramEnd"/>
      <w:r>
        <w:t xml:space="preserve"> disturbance caused a short data gap at AS1 on YD 50.</w:t>
      </w:r>
      <w:commentRangeEnd w:id="35"/>
      <w:r>
        <w:rPr>
          <w:rStyle w:val="CommentReference"/>
        </w:rPr>
        <w:commentReference w:id="35"/>
      </w:r>
    </w:p>
    <w:p w14:paraId="3AEA1342" w14:textId="77777777" w:rsidR="00B5670E" w:rsidRDefault="00B5670E" w:rsidP="009B6BC6">
      <w:pPr>
        <w:spacing w:after="0"/>
      </w:pPr>
    </w:p>
    <w:p w14:paraId="4D358285" w14:textId="77777777" w:rsidR="00576BC7" w:rsidRDefault="000A4C38" w:rsidP="009B6BC6">
      <w:pPr>
        <w:pStyle w:val="HeadingCR3"/>
        <w:spacing w:before="0"/>
      </w:pPr>
      <w:r>
        <w:lastRenderedPageBreak/>
        <w:t>Ancillary Data</w:t>
      </w:r>
    </w:p>
    <w:p w14:paraId="70389AC1" w14:textId="14C4AC2F" w:rsidR="00576BC7" w:rsidRDefault="000A4C38" w:rsidP="009B6BC6">
      <w:pPr>
        <w:spacing w:after="0"/>
      </w:pPr>
      <w:r>
        <w:t xml:space="preserve">The instrument deployments were timed to capture </w:t>
      </w:r>
      <w:r w:rsidR="00D82553">
        <w:t>“</w:t>
      </w:r>
      <w:r>
        <w:t>end-member</w:t>
      </w:r>
      <w:r w:rsidR="00D82553">
        <w:t>”</w:t>
      </w:r>
      <w:r>
        <w:t xml:space="preserve"> </w:t>
      </w:r>
      <w:r w:rsidR="00DD204E">
        <w:t xml:space="preserve">hydrodynamic </w:t>
      </w:r>
      <w:r>
        <w:t>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xml:space="preserve">. This approach isolates the influence of wind-driven and wave-driven forcing </w:t>
      </w:r>
      <w:r w:rsidR="00FE6422">
        <w:t>to determine the dominant flow patterns caused by these forcings</w:t>
      </w:r>
      <w:r w:rsidR="00D82553">
        <w:t xml:space="preserve">. </w:t>
      </w:r>
      <w:r w:rsidR="008651C6">
        <w:t>E</w:t>
      </w:r>
      <w:r>
        <w:t xml:space="preserve">nd </w:t>
      </w:r>
      <w:commentRangeStart w:id="37"/>
      <w:r>
        <w:t>member</w:t>
      </w:r>
      <w:commentRangeEnd w:id="37"/>
      <w:r w:rsidR="0016786A">
        <w:rPr>
          <w:rStyle w:val="CommentReference"/>
        </w:rPr>
        <w:commentReference w:id="37"/>
      </w:r>
      <w:r>
        <w:t xml:space="preserve"> </w:t>
      </w:r>
      <w:r w:rsidR="00FE6422">
        <w:t>period</w:t>
      </w:r>
      <w:r>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w:t>
      </w:r>
      <w:commentRangeStart w:id="38"/>
      <w:r>
        <w:t>NIWA Dobie-A wave/tide gauge (DOBIE) deployed on the southern reef slope at a depth of 10 m</w:t>
      </w:r>
      <w:commentRangeEnd w:id="38"/>
      <w:r w:rsidR="00F16746">
        <w:rPr>
          <w:rStyle w:val="CommentReference"/>
        </w:rPr>
        <w:commentReference w:id="38"/>
      </w:r>
      <w:r>
        <w:t xml:space="preserve">. The DOBIE sampled a 512s burst at 2 Hz every hour. The DOBIE malfunctioned and recorded no data coinciding with the ADCP deployment, but compared well </w:t>
      </w:r>
      <w:commentRangeStart w:id="39"/>
      <w:r>
        <w:t xml:space="preserve">(not shown) </w:t>
      </w:r>
      <w:commentRangeEnd w:id="39"/>
      <w:r w:rsidR="00734397">
        <w:rPr>
          <w:rStyle w:val="CommentReference"/>
        </w:rPr>
        <w:commentReference w:id="39"/>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667E83B3" w14:textId="3E6384D5" w:rsidR="00C4278D" w:rsidRDefault="00B8343E" w:rsidP="009B6BC6">
      <w:pPr>
        <w:spacing w:after="0"/>
      </w:pPr>
      <w:r>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 inset)</w:t>
      </w:r>
      <w:r w:rsidR="000A4C38">
        <w:t xml:space="preserve">. </w:t>
      </w:r>
      <w:commentRangeStart w:id="40"/>
      <w:r w:rsidR="000A4C38">
        <w:t>For this study, wind conditions are sufficiently described qualitatively so the topographic effects on wind speed and direction recorded at the stations are assumed to be inconsequential</w:t>
      </w:r>
      <w:r w:rsidR="00192B8B">
        <w:t xml:space="preserve"> for the analysis</w:t>
      </w:r>
      <w:r w:rsidR="000A4C38">
        <w:t>.</w:t>
      </w:r>
      <w:commentRangeEnd w:id="40"/>
      <w:r w:rsidR="00BF6D81">
        <w:rPr>
          <w:rStyle w:val="CommentReference"/>
        </w:rPr>
        <w:commentReference w:id="40"/>
      </w:r>
    </w:p>
    <w:p w14:paraId="2B50E91A" w14:textId="77777777" w:rsidR="00B42656" w:rsidRDefault="00B42656" w:rsidP="009B6BC6">
      <w:pPr>
        <w:spacing w:after="0"/>
      </w:pPr>
    </w:p>
    <w:p w14:paraId="213859FF" w14:textId="77777777" w:rsidR="00576BC7" w:rsidRDefault="000A4C38" w:rsidP="009B6BC6">
      <w:pPr>
        <w:pStyle w:val="HeadingCR3"/>
        <w:spacing w:before="0"/>
      </w:pPr>
      <w:r>
        <w:lastRenderedPageBreak/>
        <w:t>Analytical Methods</w:t>
      </w:r>
    </w:p>
    <w:p w14:paraId="519B832D" w14:textId="77777777" w:rsidR="009E767A" w:rsidRDefault="00DD204E" w:rsidP="009B6BC6">
      <w:pPr>
        <w:spacing w:after="0"/>
      </w:pPr>
      <w:r>
        <w:t>Simultaneous d</w:t>
      </w:r>
      <w:r w:rsidR="000A4C38">
        <w:t>ata from the drifters and ADCPs w</w:t>
      </w:r>
      <w:r>
        <w:t>ere</w:t>
      </w:r>
      <w:r w:rsidR="000A4C38">
        <w:t xml:space="preserve"> </w:t>
      </w:r>
      <w:r w:rsidR="00341295">
        <w:t>grouped</w:t>
      </w:r>
      <w:r w:rsidR="000A4C38">
        <w:t xml:space="preserve"> by end-member forcing, and two techniques were used to compare the results </w:t>
      </w:r>
      <w:r w:rsidR="008651C6">
        <w:t>from drifters and</w:t>
      </w:r>
      <w:r w:rsidR="000A4C38">
        <w:t xml:space="preserve"> ADCP</w:t>
      </w:r>
      <w:r w:rsidR="008651C6">
        <w:t>s</w:t>
      </w:r>
      <w:r w:rsidR="000A4C38">
        <w:t xml:space="preserve">: </w:t>
      </w:r>
      <w:r w:rsidR="00192B8B">
        <w:t xml:space="preserve">1) </w:t>
      </w:r>
      <w:r w:rsidR="000A4C38">
        <w:t xml:space="preserve">progressive vectors of cumulative flow and </w:t>
      </w:r>
      <w:r w:rsidR="00192B8B">
        <w:t xml:space="preserve">2) </w:t>
      </w:r>
      <w:r w:rsidR="000A4C38">
        <w:t>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commentRangeStart w:id="41"/>
      <w:r w:rsidR="000A7575">
        <w:t>EOF</w:t>
      </w:r>
      <w:commentRangeEnd w:id="41"/>
      <w:r w:rsidR="00341295">
        <w:rPr>
          <w:rStyle w:val="CommentReference"/>
        </w:rPr>
        <w:commentReference w:id="41"/>
      </w:r>
      <w:r w:rsidR="000A7575">
        <w:t xml:space="preserve"> principal axes, variance ellipses, mean flow velocities, and residence times were calculated from simultaneous ADCP data and spatially binned drifter data (</w:t>
      </w:r>
      <w:commentRangeStart w:id="42"/>
      <w:r w:rsidR="000A7575">
        <w:t>10</w:t>
      </w:r>
      <w:r w:rsidR="004206F4">
        <w:t>0</w:t>
      </w:r>
      <w:r w:rsidR="000A7575">
        <w:t xml:space="preserve"> m x </w:t>
      </w:r>
      <w:r w:rsidR="004206F4">
        <w:t>100</w:t>
      </w:r>
      <w:r w:rsidR="000A7575">
        <w:t xml:space="preserve"> m</w:t>
      </w:r>
      <w:commentRangeEnd w:id="42"/>
      <w:r w:rsidR="00C47E70">
        <w:rPr>
          <w:rStyle w:val="CommentReference"/>
        </w:rPr>
        <w:commentReference w:id="42"/>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include sufficient drifter tracks while capturing small scale flow changes.</w:t>
      </w:r>
      <w:r w:rsidR="000A7575">
        <w:t xml:space="preserve"> Where drifters did not travel through a specific spatial bin, no EOF or residence time </w:t>
      </w:r>
      <w:r w:rsidR="00722669">
        <w:t xml:space="preserve">could be </w:t>
      </w:r>
      <w:r w:rsidR="008651C6">
        <w:t>calculated. 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ere compared </w:t>
      </w:r>
      <w:commentRangeStart w:id="43"/>
      <w:r w:rsidR="00722669">
        <w:t>to</w:t>
      </w:r>
      <w:commentRangeEnd w:id="43"/>
      <w:r w:rsidR="00462F76">
        <w:rPr>
          <w:rStyle w:val="CommentReference"/>
        </w:rPr>
        <w:commentReference w:id="43"/>
      </w:r>
      <w:r w:rsidR="00722669">
        <w:t xml:space="preserve">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9E767A">
        <w:t xml:space="preserve">. </w:t>
      </w:r>
    </w:p>
    <w:p w14:paraId="3CF927D0" w14:textId="70F3655C" w:rsidR="00C4278D" w:rsidRDefault="009E767A" w:rsidP="009B6BC6">
      <w:pPr>
        <w:spacing w:after="0"/>
      </w:pPr>
      <w:r>
        <w:t xml:space="preserve">“Residence Time” in a lagoon is typically defined to be the time it takes for a water parcel to exit the lagoon to the ocean </w:t>
      </w:r>
      <w:r>
        <w:fldChar w:fldCharType="begin" w:fldLock="1"/>
      </w:r>
      <w:r w:rsidR="0051717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fldChar w:fldCharType="separate"/>
      </w:r>
      <w:r w:rsidRPr="009E767A">
        <w:rPr>
          <w:noProof/>
        </w:rPr>
        <w:t>(Tartinville et al. 1997)</w:t>
      </w:r>
      <w:r>
        <w:fldChar w:fldCharType="end"/>
      </w:r>
      <w:r>
        <w:t>. For this analysis,</w:t>
      </w:r>
      <w:r w:rsidR="000A4C38">
        <w:t xml:space="preserve"> </w:t>
      </w:r>
      <w:r>
        <w:t>s</w:t>
      </w:r>
      <w:r w:rsidR="00373CC2">
        <w:t xml:space="preserve">patially distributed water residence times were </w:t>
      </w:r>
      <w:r>
        <w:t>calculated for each 100 m x 100 m grid cell, as</w:t>
      </w:r>
      <w:r w:rsidR="00373CC2">
        <w:t xml:space="preserve"> the time to travel across t</w:t>
      </w:r>
      <w:r>
        <w:t>he 100 m width of the grid cell. Residence time was computed from</w:t>
      </w:r>
      <w:r w:rsidR="00373CC2">
        <w:t xml:space="preserve"> mean velocit</w:t>
      </w:r>
      <w:r>
        <w:t xml:space="preserve">y of drifters in each grid cell and compared to residence time calculated from </w:t>
      </w:r>
      <w:r w:rsidR="00373CC2">
        <w:t>the me</w:t>
      </w:r>
      <w:r>
        <w:t>an velocity recorded by the ADCP, for each end member</w:t>
      </w:r>
      <w:r w:rsidR="00373CC2">
        <w:t>.</w:t>
      </w:r>
      <w:r w:rsidR="00517175">
        <w:t xml:space="preserve"> This assumes flow trajectories were directly across the grid cell</w:t>
      </w:r>
      <w:r w:rsidR="00997C65">
        <w:t xml:space="preserve">.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lastRenderedPageBreak/>
        <w:t>Results</w:t>
      </w:r>
    </w:p>
    <w:p w14:paraId="3636A583" w14:textId="17F8F209" w:rsidR="00576BC7" w:rsidRPr="009B6BC6" w:rsidRDefault="00A61F1A" w:rsidP="009B6BC6">
      <w:pPr>
        <w:pStyle w:val="HeadingCR2"/>
        <w:spacing w:before="0"/>
        <w:rPr>
          <w:i/>
        </w:rPr>
      </w:pPr>
      <w:r>
        <w:rPr>
          <w:i/>
        </w:rPr>
        <w:t xml:space="preserve">Defining End Members from </w:t>
      </w:r>
      <w:r w:rsidR="00820341">
        <w:rPr>
          <w:i/>
        </w:rPr>
        <w:t>Meteorologic</w:t>
      </w:r>
      <w:r w:rsidR="0070471A">
        <w:rPr>
          <w:i/>
        </w:rPr>
        <w:t>al</w:t>
      </w:r>
      <w:r w:rsidR="00820341">
        <w:rPr>
          <w:i/>
        </w:rPr>
        <w:t xml:space="preserve"> and </w:t>
      </w:r>
      <w:r w:rsidR="00D31F5A" w:rsidRPr="009B6BC6">
        <w:rPr>
          <w:i/>
        </w:rPr>
        <w:t>Oceanographic Forcing</w:t>
      </w:r>
      <w:r>
        <w:rPr>
          <w:i/>
        </w:rPr>
        <w:t xml:space="preserve"> Data</w:t>
      </w:r>
    </w:p>
    <w:p w14:paraId="77EA0568" w14:textId="18A9BD0A"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drif</w:t>
      </w:r>
      <w:r w:rsidR="008651C6">
        <w:t>ter deployments, 2014 YD</w:t>
      </w:r>
      <w:r w:rsidR="000A4C38">
        <w:t xml:space="preserve"> 47-</w:t>
      </w:r>
      <w:r w:rsidR="008651C6">
        <w:t>55</w:t>
      </w:r>
      <w:r w:rsidR="009A0B4A">
        <w:t xml:space="preserve"> (</w:t>
      </w:r>
      <w:r w:rsidR="000A4C38">
        <w:t>Figure 3</w:t>
      </w:r>
      <w:r w:rsidR="009A0B4A">
        <w:t>)</w:t>
      </w:r>
      <w:r w:rsidR="000A4C38">
        <w:t>. Three d</w:t>
      </w:r>
      <w:r w:rsidR="008651C6">
        <w:t xml:space="preserve">istinct periods were observed: </w:t>
      </w:r>
      <w:r w:rsidR="000A4C38">
        <w:t>1) a strong onshore wind event w</w:t>
      </w:r>
      <w:r w:rsidR="00814521">
        <w:t>it</w:t>
      </w:r>
      <w:r w:rsidR="008651C6">
        <w:t xml:space="preserve">h small waves; </w:t>
      </w:r>
      <w:r w:rsidR="000A4C38">
        <w:t>2</w:t>
      </w:r>
      <w:r w:rsidR="009A0B4A">
        <w:t>)</w:t>
      </w:r>
      <w:r w:rsidR="008651C6" w:rsidRPr="008651C6">
        <w:t xml:space="preserve"> </w:t>
      </w:r>
      <w:r w:rsidR="008651C6">
        <w:t xml:space="preserve">weak winds from variable directions and small waves, where tidal forcing was dominant; and </w:t>
      </w:r>
      <w:r w:rsidR="000A4C38">
        <w:t xml:space="preserve">3) </w:t>
      </w:r>
      <w:r w:rsidR="008651C6">
        <w:t>a large southeast swell with weak winds</w:t>
      </w:r>
      <w:r w:rsidR="000A4C38">
        <w:t xml:space="preserve">. Three end-member forcings were defined: </w:t>
      </w:r>
      <w:commentRangeStart w:id="44"/>
      <w:r w:rsidR="000A4C38">
        <w:t>1) Small waves and strong ons</w:t>
      </w:r>
      <w:r w:rsidR="008651C6">
        <w:t xml:space="preserve">hore winds ('WIND') during </w:t>
      </w:r>
      <w:r w:rsidR="000A4C38">
        <w:t>YD 47-49; 2) Small waves and weak winds ('TIDE') during YD 50-51; and 3) Large waves and we</w:t>
      </w:r>
      <w:r w:rsidR="00814521">
        <w:t>ak winds ('WAVE') during YD 52-</w:t>
      </w:r>
      <w:r w:rsidR="000A4C38">
        <w:t>55 (Table 1).</w:t>
      </w:r>
      <w:commentRangeEnd w:id="44"/>
      <w:r w:rsidR="00471852">
        <w:rPr>
          <w:rStyle w:val="CommentReference"/>
        </w:rPr>
        <w:commentReference w:id="44"/>
      </w:r>
      <w:r w:rsidR="000A4C38">
        <w:t xml:space="preserve">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w:t>
      </w:r>
      <w:r w:rsidR="009A0B4A">
        <w:t>represent</w:t>
      </w:r>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xml:space="preserve">), which is typical during the summer wet season. During </w:t>
      </w:r>
      <w:commentRangeStart w:id="45"/>
      <w:r w:rsidR="000A4C38">
        <w:t>WAVE</w:t>
      </w:r>
      <w:commentRangeEnd w:id="45"/>
      <w:r w:rsidR="00C408DB">
        <w:rPr>
          <w:rStyle w:val="CommentReference"/>
        </w:rPr>
        <w:commentReference w:id="45"/>
      </w:r>
      <w:r w:rsidR="000A4C38">
        <w:t xml:space="preserve">, </w:t>
      </w:r>
      <w:commentRangeStart w:id="46"/>
      <w:r w:rsidR="000A4C38">
        <w:t>maximum wave height reached 1.3 m on YD 52</w:t>
      </w:r>
      <w:commentRangeEnd w:id="46"/>
      <w:r w:rsidR="006556CD">
        <w:rPr>
          <w:rStyle w:val="CommentReference"/>
        </w:rPr>
        <w:commentReference w:id="46"/>
      </w:r>
      <w:r w:rsidR="000A4C38">
        <w:t>,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0A0642">
        <w:t xml:space="preserve"> Large waves predicted by WW3 during WIND and TIDE were from a northerly direction that is blocked by the island and wave-breaking was not observed at the study site; on YD 52 the swell direction moved to the southeast causing large breaking waves on the reef crest. </w:t>
      </w:r>
    </w:p>
    <w:p w14:paraId="3065A658" w14:textId="77777777" w:rsidR="00B42656" w:rsidRDefault="00B42656" w:rsidP="009B6BC6">
      <w:pPr>
        <w:spacing w:after="0"/>
      </w:pPr>
    </w:p>
    <w:p w14:paraId="47D6D852" w14:textId="177D9784" w:rsidR="00576BC7" w:rsidRPr="009B6BC6" w:rsidRDefault="00A61F1A" w:rsidP="009B6BC6">
      <w:pPr>
        <w:pStyle w:val="HeadingCR2"/>
        <w:spacing w:before="0"/>
        <w:rPr>
          <w:i/>
        </w:rPr>
      </w:pPr>
      <w:r>
        <w:rPr>
          <w:i/>
        </w:rPr>
        <w:lastRenderedPageBreak/>
        <w:t xml:space="preserve">Spatial flow variability during end member conditions - </w:t>
      </w:r>
      <w:commentRangeStart w:id="47"/>
      <w:r w:rsidR="000A4C38" w:rsidRPr="009B6BC6">
        <w:rPr>
          <w:i/>
        </w:rPr>
        <w:t>Eulerian Measurements</w:t>
      </w:r>
      <w:commentRangeEnd w:id="47"/>
      <w:r w:rsidR="00912EB1">
        <w:rPr>
          <w:rStyle w:val="CommentReference"/>
          <w:rFonts w:eastAsiaTheme="minorEastAsia" w:cstheme="minorBidi"/>
          <w:b w:val="0"/>
          <w:bCs w:val="0"/>
          <w:color w:val="auto"/>
        </w:rPr>
        <w:commentReference w:id="47"/>
      </w:r>
    </w:p>
    <w:p w14:paraId="5A4A308C" w14:textId="0E820E48" w:rsidR="00576BC7" w:rsidRDefault="000A4C38" w:rsidP="009B6BC6">
      <w:pPr>
        <w:spacing w:after="0"/>
      </w:pPr>
      <w:r>
        <w:t>In general, tidal forcing was characterized by slow flow speeds</w:t>
      </w:r>
      <w:r w:rsidR="00E6665F">
        <w:t xml:space="preserve"> over the reef flat</w:t>
      </w:r>
      <w:r>
        <w:t xml:space="preserve">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southernmost part of the reef (</w:t>
      </w:r>
      <w:commentRangeStart w:id="48"/>
      <w:commentRangeStart w:id="49"/>
      <w:r>
        <w:t>AS</w:t>
      </w:r>
      <w:commentRangeEnd w:id="48"/>
      <w:r w:rsidR="005C7FCD">
        <w:rPr>
          <w:rStyle w:val="CommentReference"/>
        </w:rPr>
        <w:commentReference w:id="48"/>
      </w:r>
      <w:r>
        <w:t xml:space="preserve">1) in a northwesterly direction </w:t>
      </w:r>
      <w:r w:rsidR="00BC1964">
        <w:t xml:space="preserve">from the reef crest into the embayment, </w:t>
      </w:r>
      <w:r>
        <w:t>indicating the strong influence of even small breaking waves over the reef crest (Figure 4b, e)</w:t>
      </w:r>
      <w:commentRangeEnd w:id="49"/>
      <w:r w:rsidR="005C7FCD">
        <w:rPr>
          <w:rStyle w:val="CommentReference"/>
        </w:rPr>
        <w:commentReference w:id="49"/>
      </w:r>
      <w:r>
        <w:t>. Flow direction 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 xml:space="preserve">reef flow to the northeast (Figure 4c). </w:t>
      </w:r>
      <w:commentRangeStart w:id="50"/>
      <w:commentRangeStart w:id="51"/>
      <w:r>
        <w:t>Flow speed</w:t>
      </w:r>
      <w:r w:rsidR="00BC1964">
        <w:t>s</w:t>
      </w:r>
      <w:r>
        <w:t xml:space="preserve"> at AS2 w</w:t>
      </w:r>
      <w:r w:rsidR="00BC1964">
        <w:t>ere correlated with strong</w:t>
      </w:r>
      <w:r>
        <w:t xml:space="preserve"> winds and </w:t>
      </w:r>
      <w:r w:rsidR="00BC1964">
        <w:t>large</w:t>
      </w:r>
      <w:r>
        <w:t xml:space="preserve"> waves (Figure 4e)</w:t>
      </w:r>
      <w:commentRangeEnd w:id="50"/>
      <w:r>
        <w:t>.</w:t>
      </w:r>
      <w:commentRangeEnd w:id="51"/>
      <w:r w:rsidR="005C7FCD">
        <w:rPr>
          <w:rStyle w:val="CommentReference"/>
        </w:rPr>
        <w:commentReference w:id="50"/>
      </w:r>
      <w:r w:rsidR="00A7590F">
        <w:rPr>
          <w:rStyle w:val="CommentReference"/>
        </w:rPr>
        <w:commentReference w:id="51"/>
      </w:r>
      <w:r>
        <w:t xml:space="preserve"> At AS3, flow directions and speeds were highly variable under all forcing conditions, and </w:t>
      </w:r>
      <w:r w:rsidR="005C7FCD">
        <w:t>AS3</w:t>
      </w:r>
      <w:r>
        <w:t xml:space="preserve"> exhibited the lowest flow speeds of the three ADCPs (Figure 4d-e).</w:t>
      </w:r>
    </w:p>
    <w:p w14:paraId="2627F7BF" w14:textId="18142B9D" w:rsidR="00C4278D" w:rsidRDefault="000A4C38" w:rsidP="00A53884">
      <w:pPr>
        <w:spacing w:after="0"/>
      </w:pPr>
      <w:r>
        <w:t>Flow speeds at AS1 and AS2 illustrated the modulating effects of tidal stage</w:t>
      </w:r>
      <w:r w:rsidR="00AA2B12">
        <w:t xml:space="preserve"> on wave-forced flow (Figure 4</w:t>
      </w:r>
      <w:r>
        <w:t xml:space="preserve">e). </w:t>
      </w:r>
      <w:commentRangeStart w:id="52"/>
      <w:r>
        <w:t>During wave forcing</w:t>
      </w:r>
      <w:r w:rsidR="00EF5247">
        <w:t>,</w:t>
      </w:r>
      <w:r w:rsidR="002F1A0A">
        <w:t xml:space="preserve"> </w:t>
      </w:r>
      <w:r>
        <w:t>flow velocity was highest during high tide and decreased significantly as the tide f</w:t>
      </w:r>
      <w:r w:rsidR="00BC1964">
        <w:t>e</w:t>
      </w:r>
      <w:r>
        <w:t xml:space="preserve">ll. This was most evident </w:t>
      </w:r>
      <w:r w:rsidR="001A0336">
        <w:t xml:space="preserve">during YD 53-55 </w:t>
      </w:r>
      <w:r>
        <w:t>at AS1, but was also observed at AS2. This effect was absent or significantly reduced during wind forcing on YD 47-49, and tidal forcing on YD 51-52.</w:t>
      </w:r>
      <w:commentRangeEnd w:id="52"/>
      <w:r w:rsidR="00EF5247">
        <w:rPr>
          <w:rStyle w:val="CommentReference"/>
        </w:rPr>
        <w:commentReference w:id="52"/>
      </w:r>
    </w:p>
    <w:p w14:paraId="668AA438" w14:textId="64199662" w:rsidR="00B42656" w:rsidRDefault="008456E5" w:rsidP="004F6832">
      <w:commentRangeStart w:id="53"/>
      <w:r>
        <w:t xml:space="preserve">Mean velocities calculated from ADCP data for AS1, AS2, and AS3 </w:t>
      </w:r>
      <w:r w:rsidR="004F6832">
        <w:t>during TIDE</w:t>
      </w:r>
      <w:r>
        <w:t xml:space="preserve"> </w:t>
      </w:r>
      <w:commentRangeStart w:id="54"/>
      <w:r>
        <w:t>were 14.6 cm s</w:t>
      </w:r>
      <w:r w:rsidRPr="002C3BF8">
        <w:rPr>
          <w:vertAlign w:val="superscript"/>
        </w:rPr>
        <w:t>-1</w:t>
      </w:r>
      <w:r>
        <w:t>, 5.3 cm s</w:t>
      </w:r>
      <w:r w:rsidRPr="002C3BF8">
        <w:rPr>
          <w:vertAlign w:val="superscript"/>
        </w:rPr>
        <w:t>-1</w:t>
      </w:r>
      <w:r>
        <w:t>, and 0.9 cm s</w:t>
      </w:r>
      <w:r w:rsidRPr="002C3BF8">
        <w:rPr>
          <w:vertAlign w:val="superscript"/>
        </w:rPr>
        <w:t>-1</w:t>
      </w:r>
      <w:r>
        <w:t xml:space="preserve">; during </w:t>
      </w:r>
      <w:r w:rsidR="004F6832">
        <w:t>WIND</w:t>
      </w:r>
      <w:r>
        <w:t xml:space="preserve"> were 11.6 cm s</w:t>
      </w:r>
      <w:r w:rsidRPr="002C3BF8">
        <w:rPr>
          <w:vertAlign w:val="superscript"/>
        </w:rPr>
        <w:t>-1</w:t>
      </w:r>
      <w:r>
        <w:t>, 3.9 cm s</w:t>
      </w:r>
      <w:r w:rsidRPr="002C3BF8">
        <w:rPr>
          <w:vertAlign w:val="superscript"/>
        </w:rPr>
        <w:t>-1</w:t>
      </w:r>
      <w:r>
        <w:t>, and 1.5 cm s</w:t>
      </w:r>
      <w:r w:rsidRPr="002C3BF8">
        <w:rPr>
          <w:vertAlign w:val="superscript"/>
        </w:rPr>
        <w:t>-1</w:t>
      </w:r>
      <w:r>
        <w:t xml:space="preserve">; during </w:t>
      </w:r>
      <w:r w:rsidR="004F6832">
        <w:t>WAVE</w:t>
      </w:r>
      <w:r>
        <w:t xml:space="preserve"> were 18.1 cm s</w:t>
      </w:r>
      <w:r w:rsidRPr="002C3BF8">
        <w:rPr>
          <w:vertAlign w:val="superscript"/>
        </w:rPr>
        <w:t>-1</w:t>
      </w:r>
      <w:r>
        <w:t>, 10.9 cm s</w:t>
      </w:r>
      <w:r w:rsidRPr="002C3BF8">
        <w:rPr>
          <w:vertAlign w:val="superscript"/>
        </w:rPr>
        <w:t>-1</w:t>
      </w:r>
      <w:r>
        <w:t>, and 1.2 cm s</w:t>
      </w:r>
      <w:r w:rsidRPr="002C3BF8">
        <w:rPr>
          <w:vertAlign w:val="superscript"/>
        </w:rPr>
        <w:t>-1</w:t>
      </w:r>
      <w:r>
        <w:t>, respectively</w:t>
      </w:r>
      <w:commentRangeEnd w:id="54"/>
      <w:r>
        <w:rPr>
          <w:rStyle w:val="CommentReference"/>
        </w:rPr>
        <w:commentReference w:id="54"/>
      </w:r>
      <w:r>
        <w:t xml:space="preserve"> (Table 1)</w:t>
      </w:r>
      <w:commentRangeStart w:id="55"/>
      <w:r>
        <w:t>. Mean flow velocities from drifters varied from 1-37 cm s</w:t>
      </w:r>
      <w:r w:rsidRPr="002C3BF8">
        <w:rPr>
          <w:vertAlign w:val="superscript"/>
        </w:rPr>
        <w:t>-1</w:t>
      </w:r>
      <w:r>
        <w:t>, 1-36 cm s</w:t>
      </w:r>
      <w:r w:rsidRPr="002C3BF8">
        <w:rPr>
          <w:vertAlign w:val="superscript"/>
        </w:rPr>
        <w:t>-1</w:t>
      </w:r>
      <w:r>
        <w:t>, and 5-64 cm s</w:t>
      </w:r>
      <w:r w:rsidRPr="002C3BF8">
        <w:rPr>
          <w:vertAlign w:val="superscript"/>
        </w:rPr>
        <w:t>-1</w:t>
      </w:r>
      <w:r>
        <w:t xml:space="preserve"> </w:t>
      </w:r>
      <w:r w:rsidR="004F6832">
        <w:t>during TIDE, WIND, and WAVE</w:t>
      </w:r>
      <w:r>
        <w:t>, respectively</w:t>
      </w:r>
      <w:commentRangeEnd w:id="55"/>
      <w:r>
        <w:rPr>
          <w:rStyle w:val="CommentReference"/>
        </w:rPr>
        <w:commentReference w:id="55"/>
      </w:r>
      <w:r>
        <w:t>.</w:t>
      </w:r>
      <w:commentRangeEnd w:id="53"/>
      <w:r>
        <w:rPr>
          <w:rStyle w:val="CommentReference"/>
        </w:rPr>
        <w:commentReference w:id="53"/>
      </w:r>
      <w:r w:rsidRPr="008456E5">
        <w:t xml:space="preserve"> </w:t>
      </w:r>
      <w:r>
        <w:t>Drifters m</w:t>
      </w:r>
      <w:r w:rsidRPr="009817E9">
        <w:t>ean sp</w:t>
      </w:r>
      <w:r>
        <w:t xml:space="preserve">eeds (standard </w:t>
      </w:r>
      <w:r>
        <w:lastRenderedPageBreak/>
        <w:t>deviation) for TIDE, WIND, WAVE were</w:t>
      </w:r>
      <w:r w:rsidRPr="009817E9">
        <w:t xml:space="preserve"> </w:t>
      </w:r>
      <w:r>
        <w:t>8.7</w:t>
      </w:r>
      <w:r w:rsidRPr="009817E9">
        <w:t xml:space="preserve"> (</w:t>
      </w:r>
      <w:r>
        <w:t>6.0</w:t>
      </w:r>
      <w:r w:rsidRPr="009817E9">
        <w:t xml:space="preserve">), </w:t>
      </w:r>
      <w:r>
        <w:t>6.9</w:t>
      </w:r>
      <w:r w:rsidRPr="009817E9">
        <w:t xml:space="preserve"> (</w:t>
      </w:r>
      <w:r>
        <w:t>5.4</w:t>
      </w:r>
      <w:r w:rsidRPr="009817E9">
        <w:t xml:space="preserve">), </w:t>
      </w:r>
      <w:r>
        <w:t>12.9</w:t>
      </w:r>
      <w:r w:rsidRPr="009817E9">
        <w:t xml:space="preserve"> (</w:t>
      </w:r>
      <w:r>
        <w:t>7.2</w:t>
      </w:r>
      <w:r w:rsidRPr="009817E9">
        <w:t xml:space="preserve">) </w:t>
      </w:r>
      <w:r>
        <w:t xml:space="preserve">cm </w:t>
      </w:r>
      <w:r w:rsidRPr="00A14215">
        <w:t>s</w:t>
      </w:r>
      <w:r w:rsidRPr="00A14215">
        <w:rPr>
          <w:vertAlign w:val="superscript"/>
        </w:rPr>
        <w:t>-1</w:t>
      </w:r>
      <w:r>
        <w:t>, respectively (Table 1)</w:t>
      </w:r>
      <w:r w:rsidRPr="009817E9">
        <w:t>.</w:t>
      </w:r>
      <w:r>
        <w:t xml:space="preserve"> Probability plots and histograms showed that the distributions of drifter speeds were normal only during WAVE; distributions were non-normal during TIDE and WIND (</w:t>
      </w:r>
      <w:r w:rsidR="004F6832">
        <w:t xml:space="preserve">Figure 4 </w:t>
      </w:r>
      <w:r>
        <w:t>b). The results of both parametric pair-wise Student’s t-test and non-parametric pair-wise Mann-Whitney u-test supported the conclusion that drifter speeds were significantly differe</w:t>
      </w:r>
      <w:r w:rsidR="004F6832">
        <w:t>nt during TIDE, WIND, and WAVE.</w:t>
      </w:r>
    </w:p>
    <w:p w14:paraId="3D92074E" w14:textId="6E5F68D7" w:rsidR="00576BC7" w:rsidRPr="00A53884" w:rsidRDefault="00E3204A" w:rsidP="00A53884">
      <w:pPr>
        <w:pStyle w:val="HeadingCR2"/>
        <w:spacing w:before="0"/>
        <w:rPr>
          <w:i/>
        </w:rPr>
      </w:pPr>
      <w:r>
        <w:rPr>
          <w:i/>
        </w:rPr>
        <w:t xml:space="preserve">Spatial structure of flow trajectories - </w:t>
      </w:r>
      <w:commentRangeStart w:id="56"/>
      <w:r w:rsidR="000A4C38" w:rsidRPr="00A53884">
        <w:rPr>
          <w:i/>
        </w:rPr>
        <w:t>Lagrangian Measurements</w:t>
      </w:r>
      <w:commentRangeEnd w:id="56"/>
      <w:r w:rsidR="00E6665F">
        <w:rPr>
          <w:rStyle w:val="CommentReference"/>
          <w:rFonts w:eastAsiaTheme="minorEastAsia" w:cstheme="minorBidi"/>
          <w:b w:val="0"/>
          <w:bCs w:val="0"/>
          <w:color w:val="auto"/>
        </w:rPr>
        <w:commentReference w:id="56"/>
      </w:r>
    </w:p>
    <w:p w14:paraId="6A067006" w14:textId="5322BF2E" w:rsidR="00C4278D" w:rsidRDefault="000A4C38" w:rsidP="00A53884">
      <w:pPr>
        <w:spacing w:after="0"/>
      </w:pPr>
      <w:r>
        <w:t>Drifter tracks from all deployments covered nearly the entire reef and channel (Figure 5), showing three g</w:t>
      </w:r>
      <w:r w:rsidR="00A32302">
        <w:t>e</w:t>
      </w:r>
      <w:r>
        <w:t xml:space="preserve">neral spatial patterns: 1) Faster flow speeds over the </w:t>
      </w:r>
      <w:r w:rsidR="00BC1964">
        <w:t xml:space="preserve">exposed </w:t>
      </w:r>
      <w:r>
        <w:t xml:space="preserve">southern reef flat; 2) slower, more variable currents over the deeper pools of the southern </w:t>
      </w:r>
      <w:r w:rsidR="00464CB4">
        <w:t xml:space="preserve">inshore </w:t>
      </w:r>
      <w:r>
        <w:t xml:space="preserve">back-reef, </w:t>
      </w:r>
      <w:r w:rsidR="00BC1964">
        <w:t xml:space="preserve">sheltered </w:t>
      </w:r>
      <w:r w:rsidR="008651C6">
        <w:t xml:space="preserve">northern reef, and </w:t>
      </w:r>
      <w:r>
        <w:t>near the stream mouth</w:t>
      </w:r>
      <w:r w:rsidR="00464CB4">
        <w:t xml:space="preserve"> deep in the embayment</w:t>
      </w:r>
      <w:r>
        <w:t xml:space="preserve">; and 3) faster </w:t>
      </w:r>
      <w:r w:rsidR="00464CB4">
        <w:t xml:space="preserve">offshore </w:t>
      </w:r>
      <w:r>
        <w:t>current speeds exiting th</w:t>
      </w:r>
      <w:r w:rsidR="00814521">
        <w:t xml:space="preserve">e </w:t>
      </w:r>
      <w:r w:rsidR="00464CB4">
        <w:t>seaward</w:t>
      </w:r>
      <w:r w:rsidR="00BC1964">
        <w:t xml:space="preserve"> </w:t>
      </w:r>
      <w:r w:rsidR="00814521">
        <w:t>end of the channel. Instances of o</w:t>
      </w:r>
      <w:r>
        <w:t>ff</w:t>
      </w:r>
      <w:r w:rsidR="00464CB4">
        <w:t>shore</w:t>
      </w:r>
      <w:r>
        <w:t xml:space="preserve"> transport over the reef crest w</w:t>
      </w:r>
      <w:r w:rsidR="00814521">
        <w:t>ere observed</w:t>
      </w:r>
      <w:r>
        <w:t xml:space="preserve">, </w:t>
      </w:r>
      <w:commentRangeStart w:id="57"/>
      <w:r w:rsidR="00464CB4">
        <w:t xml:space="preserve">generally </w:t>
      </w:r>
      <w:r>
        <w:t>exiting through small channel</w:t>
      </w:r>
      <w:r w:rsidR="00464CB4">
        <w:t>s</w:t>
      </w:r>
      <w:r>
        <w:t xml:space="preserve"> in the reef crest at high tide under calm wave and wind conditions</w:t>
      </w:r>
      <w:commentRangeEnd w:id="57"/>
      <w:r w:rsidR="00912EB1">
        <w:rPr>
          <w:rStyle w:val="CommentReference"/>
        </w:rPr>
        <w:commentReference w:id="57"/>
      </w:r>
      <w:r>
        <w:t>; mo</w:t>
      </w:r>
      <w:r w:rsidR="008651C6">
        <w:t>st of these</w:t>
      </w:r>
      <w:r>
        <w:t xml:space="preserve"> were quickly re-entrained in the surf zone</w:t>
      </w:r>
      <w:r w:rsidR="00464CB4">
        <w:t>,</w:t>
      </w:r>
      <w:r>
        <w:t xml:space="preserve"> and traveled landward over the reef </w:t>
      </w:r>
      <w:r w:rsidR="00464CB4">
        <w:t xml:space="preserve">crest and onto the reef </w:t>
      </w:r>
      <w:r>
        <w:t xml:space="preserve">flat. </w:t>
      </w:r>
    </w:p>
    <w:p w14:paraId="571A932C" w14:textId="77777777" w:rsidR="00B42656" w:rsidRDefault="00B42656" w:rsidP="00A53884">
      <w:pPr>
        <w:spacing w:after="0"/>
      </w:pPr>
    </w:p>
    <w:p w14:paraId="75CB0259" w14:textId="64F6337D" w:rsidR="00576BC7" w:rsidRPr="00A53884" w:rsidRDefault="00CA6BD3" w:rsidP="00A53884">
      <w:pPr>
        <w:pStyle w:val="HeadingCR2"/>
        <w:spacing w:before="0"/>
        <w:rPr>
          <w:i/>
        </w:rPr>
      </w:pPr>
      <w:r>
        <w:rPr>
          <w:rStyle w:val="CommentReference"/>
          <w:rFonts w:eastAsiaTheme="minorEastAsia" w:cstheme="minorBidi"/>
          <w:b w:val="0"/>
          <w:bCs w:val="0"/>
          <w:color w:val="auto"/>
        </w:rPr>
        <w:commentReference w:id="58"/>
      </w:r>
      <w:r w:rsidR="000056D4">
        <w:rPr>
          <w:i/>
        </w:rPr>
        <w:t>Spatial Variation in Flow Trajectories</w:t>
      </w:r>
    </w:p>
    <w:p w14:paraId="0825F8DC" w14:textId="50DD7FE4" w:rsidR="00576BC7" w:rsidRDefault="000A4C38" w:rsidP="00A53884">
      <w:pPr>
        <w:spacing w:after="0"/>
      </w:pPr>
      <w:r>
        <w:t xml:space="preserve"> </w:t>
      </w:r>
      <w:commentRangeStart w:id="59"/>
      <w:r w:rsidR="00814521">
        <w:t>Progressive vectors</w:t>
      </w:r>
      <w:r w:rsidR="006446AF">
        <w:t xml:space="preserve"> </w:t>
      </w:r>
      <w:r w:rsidR="00DA3E29">
        <w:t>from ADCP data</w:t>
      </w:r>
      <w:r w:rsidR="00814521">
        <w:t xml:space="preserve"> indicated flow</w:t>
      </w:r>
      <w:r w:rsidR="00EC0122">
        <w:t xml:space="preserve"> </w:t>
      </w:r>
      <w:commentRangeStart w:id="60"/>
      <w:r w:rsidR="001A0336">
        <w:t>speeds</w:t>
      </w:r>
      <w:commentRangeEnd w:id="60"/>
      <w:r w:rsidR="00330869">
        <w:rPr>
          <w:rStyle w:val="CommentReference"/>
        </w:rPr>
        <w:commentReference w:id="60"/>
      </w:r>
      <w:r w:rsidR="001A0336">
        <w:t xml:space="preserve"> </w:t>
      </w:r>
      <w:r w:rsidR="006810D9">
        <w:t xml:space="preserve">and directions </w:t>
      </w:r>
      <w:r w:rsidR="00814521">
        <w:t xml:space="preserve">at AS1 and AS2 </w:t>
      </w:r>
      <w:r w:rsidR="001A0336">
        <w:t xml:space="preserve">were </w:t>
      </w:r>
      <w:r w:rsidR="00814521">
        <w:t xml:space="preserve">relatively consistent but did not describe the heterogeneous flow directions over the reef flat. </w:t>
      </w:r>
      <w:r>
        <w:t>(Figure 6).</w:t>
      </w:r>
      <w:r w:rsidR="00082037">
        <w:t xml:space="preserve"> </w:t>
      </w:r>
      <w:commentRangeEnd w:id="59"/>
      <w:r w:rsidR="00CA6BD3">
        <w:rPr>
          <w:rStyle w:val="CommentReference"/>
        </w:rPr>
        <w:commentReference w:id="59"/>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w:t>
      </w:r>
      <w:r w:rsidR="00DA3E29">
        <w:lastRenderedPageBreak/>
        <w:t xml:space="preserve">cases. </w:t>
      </w:r>
      <w:r w:rsidR="00082037">
        <w:t xml:space="preserve">In general, the lengths of progressive vectors were similar to </w:t>
      </w:r>
      <w:r w:rsidR="00EC0122">
        <w:t>the tracks</w:t>
      </w:r>
      <w:r w:rsidR="00082037">
        <w:t xml:space="preserve">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w:t>
      </w:r>
      <w:r w:rsidR="008651C6">
        <w:t xml:space="preserve">lly heterogeneous </w:t>
      </w:r>
      <w:commentRangeStart w:id="61"/>
      <w:r w:rsidR="008651C6">
        <w:t>current</w:t>
      </w:r>
      <w:r w:rsidR="007C791D">
        <w:t>s</w:t>
      </w:r>
      <w:commentRangeEnd w:id="61"/>
      <w:r w:rsidR="00C55CF1">
        <w:rPr>
          <w:rStyle w:val="CommentReference"/>
        </w:rPr>
        <w:commentReference w:id="61"/>
      </w:r>
      <w:r>
        <w:t xml:space="preserve">. </w:t>
      </w:r>
    </w:p>
    <w:p w14:paraId="33C8D262" w14:textId="7BBF7446" w:rsidR="00576BC7" w:rsidRDefault="007040A5" w:rsidP="00A53884">
      <w:pPr>
        <w:spacing w:after="0"/>
      </w:pPr>
      <w:r>
        <w:t>During</w:t>
      </w:r>
      <w:r w:rsidR="000A4C38">
        <w:t xml:space="preserve"> </w:t>
      </w:r>
      <w:r w:rsidR="00545A43">
        <w:t>TIDE</w:t>
      </w:r>
      <w:r w:rsidR="000A4C38">
        <w:t xml:space="preserve"> the drifters </w:t>
      </w:r>
      <w:r w:rsidR="001A0336">
        <w:t xml:space="preserve">moved </w:t>
      </w:r>
      <w:r w:rsidR="000A4C38">
        <w:t>in erratic directions and traveled farther than the</w:t>
      </w:r>
      <w:r w:rsidR="00C21009">
        <w:t xml:space="preserve"> progressive vectors </w:t>
      </w:r>
      <w:r w:rsidR="000A4C38">
        <w:t>(Figure 6a-b). Drifter tracks and progressive vectors compared poorly in speed and direction at AS3 on the northern reef</w:t>
      </w:r>
      <w:r w:rsidR="00EC0122">
        <w:t>.</w:t>
      </w:r>
      <w:r w:rsidR="00330869">
        <w:t xml:space="preserve"> The comparison was</w:t>
      </w:r>
      <w:r w:rsidR="000A4C38">
        <w:t xml:space="preserve"> slightly better at AS2</w:t>
      </w:r>
      <w:r w:rsidR="007C791D">
        <w:t>,</w:t>
      </w:r>
      <w:r w:rsidR="000A4C38">
        <w:t xml:space="preserve"> though progressive vectors are still shorter and do not vary direction, and</w:t>
      </w:r>
      <w:r w:rsidR="002B4871">
        <w:t xml:space="preserve"> compared</w:t>
      </w:r>
      <w:r w:rsidR="000A4C38">
        <w:t xml:space="preserve"> </w:t>
      </w:r>
      <w:commentRangeStart w:id="62"/>
      <w:r w:rsidR="000A4C38">
        <w:t>fairly well</w:t>
      </w:r>
      <w:commentRangeEnd w:id="62"/>
      <w:r w:rsidR="00330869">
        <w:rPr>
          <w:rStyle w:val="CommentReference"/>
        </w:rPr>
        <w:commentReference w:id="62"/>
      </w:r>
      <w:r w:rsidR="000A4C38">
        <w:t xml:space="preserve"> at AS1 on the </w:t>
      </w:r>
      <w:r w:rsidR="006446AF">
        <w:t xml:space="preserve">exposed </w:t>
      </w:r>
      <w:r w:rsidR="000A4C38">
        <w:t xml:space="preserve">southern reef. </w:t>
      </w:r>
      <w:commentRangeStart w:id="63"/>
      <w:r w:rsidR="000A4C38">
        <w:t>U</w:t>
      </w:r>
      <w:r w:rsidR="002B4871">
        <w:t xml:space="preserve">nder </w:t>
      </w:r>
      <w:r w:rsidR="000A4C38">
        <w:t>low wave conditions</w:t>
      </w:r>
      <w:r w:rsidR="002B4871">
        <w:t xml:space="preserve"> and</w:t>
      </w:r>
      <w:r>
        <w:t xml:space="preserve"> at high tide</w:t>
      </w:r>
      <w:commentRangeEnd w:id="63"/>
      <w:r w:rsidR="006810D9">
        <w:t xml:space="preserve"> during TIDE</w:t>
      </w:r>
      <w:r w:rsidR="00C55CF1">
        <w:rPr>
          <w:rStyle w:val="CommentReference"/>
        </w:rPr>
        <w:commentReference w:id="63"/>
      </w:r>
      <w:r w:rsidR="000A4C38">
        <w:t xml:space="preserve">, </w:t>
      </w:r>
      <w:r>
        <w:t xml:space="preserve">some </w:t>
      </w:r>
      <w:r w:rsidR="000A4C38">
        <w:t xml:space="preserve">drifters </w:t>
      </w:r>
      <w:r w:rsidR="001A0336">
        <w:t>moved</w:t>
      </w:r>
      <w:r w:rsidR="00EC0122">
        <w:t xml:space="preserve"> </w:t>
      </w:r>
      <w:r w:rsidR="000A4C38">
        <w:t xml:space="preserve">seaward </w:t>
      </w:r>
      <w:r w:rsidR="001A0336">
        <w:t xml:space="preserve">across </w:t>
      </w:r>
      <w:r w:rsidR="000A4C38">
        <w:t xml:space="preserve">the reef crest near AS2, but </w:t>
      </w:r>
      <w:r>
        <w:t xml:space="preserve">progressive vectors were exclusively </w:t>
      </w:r>
      <w:commentRangeStart w:id="64"/>
      <w:r>
        <w:t>shoreward</w:t>
      </w:r>
      <w:commentRangeEnd w:id="64"/>
      <w:r w:rsidR="00C55CF1">
        <w:rPr>
          <w:rStyle w:val="CommentReference"/>
        </w:rPr>
        <w:commentReference w:id="64"/>
      </w:r>
      <w:r>
        <w:t>. Some d</w:t>
      </w:r>
      <w:r w:rsidR="000A4C38">
        <w:t xml:space="preserve">rifters </w:t>
      </w:r>
      <w:r w:rsidR="001A0336">
        <w:t>traveled</w:t>
      </w:r>
      <w:r w:rsidR="000A4C38">
        <w:t xml:space="preserve"> from the </w:t>
      </w:r>
      <w:r w:rsidR="006446AF">
        <w:t xml:space="preserve">sheltered </w:t>
      </w:r>
      <w:r w:rsidR="000A4C38">
        <w:t xml:space="preserve">northern reef onto the </w:t>
      </w:r>
      <w:r w:rsidR="006446AF">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14:paraId="3A3BD7DD" w14:textId="12047642" w:rsidR="00576BC7" w:rsidRDefault="007040A5" w:rsidP="00A53884">
      <w:pPr>
        <w:spacing w:after="0"/>
      </w:pPr>
      <w:r>
        <w:t>During</w:t>
      </w:r>
      <w:r w:rsidR="000A4C38">
        <w:t xml:space="preserve"> </w:t>
      </w:r>
      <w:r w:rsidR="00545A43">
        <w:t>WIND,</w:t>
      </w:r>
      <w:r w:rsidR="000A4C38">
        <w:t xml:space="preserve"> </w:t>
      </w:r>
      <w:r w:rsidR="007C791D">
        <w:t>the drifter tracks</w:t>
      </w:r>
      <w:r w:rsidR="00EC0122">
        <w:t xml:space="preserve"> </w:t>
      </w:r>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 xml:space="preserve">flow speeds (Figure 6c-d). Progressive vectors compared </w:t>
      </w:r>
      <w:r w:rsidR="000A4C38">
        <w:lastRenderedPageBreak/>
        <w:t>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commentRangeStart w:id="65"/>
      <w:r w:rsidR="003D4AA0">
        <w:t>trade</w:t>
      </w:r>
      <w:r w:rsidR="00545A43">
        <w:t xml:space="preserve"> </w:t>
      </w:r>
      <w:r w:rsidR="007C791D">
        <w:t>winds</w:t>
      </w:r>
      <w:commentRangeEnd w:id="65"/>
      <w:r w:rsidR="00C4141A">
        <w:rPr>
          <w:rStyle w:val="CommentReference"/>
        </w:rPr>
        <w:commentReference w:id="65"/>
      </w:r>
      <w:r w:rsidR="007C791D">
        <w:t xml:space="preserve"> are most prevalent throughout</w:t>
      </w:r>
      <w:r w:rsidR="003D4AA0">
        <w:t xml:space="preserve"> the year</w:t>
      </w:r>
      <w:r w:rsidR="007C791D">
        <w:t xml:space="preserve">, </w:t>
      </w:r>
      <w:r w:rsidR="001E0B6D">
        <w:t xml:space="preserve">there is less certainty in the wind-driven flow pattern since </w:t>
      </w:r>
      <w:r w:rsidR="007C791D">
        <w:t>fewer observations were mad</w:t>
      </w:r>
      <w:r w:rsidR="00330869">
        <w:t>e</w:t>
      </w:r>
      <w:r w:rsidR="00764C06">
        <w:t xml:space="preserve"> during WIND</w:t>
      </w:r>
      <w:r w:rsidR="00C4141A">
        <w:rPr>
          <w:rStyle w:val="CommentReference"/>
        </w:rPr>
        <w:commentReference w:id="66"/>
      </w:r>
      <w:r w:rsidR="007C791D">
        <w:t>.</w:t>
      </w:r>
    </w:p>
    <w:p w14:paraId="1A716526" w14:textId="4B569AEE" w:rsidR="00576BC7" w:rsidRDefault="007040A5" w:rsidP="00A53884">
      <w:pPr>
        <w:spacing w:after="0"/>
      </w:pPr>
      <w:r>
        <w:t xml:space="preserve">During </w:t>
      </w:r>
      <w:r w:rsidR="00545A43">
        <w:t>WAVE</w:t>
      </w:r>
      <w:r w:rsidR="000A4C38">
        <w:t xml:space="preserve">, longer progressive vector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r w:rsidR="002B4871">
        <w:t>WIND and TIDE</w:t>
      </w:r>
      <w:commentRangeStart w:id="67"/>
      <w:r w:rsidR="000A4C38">
        <w:t xml:space="preserve"> </w:t>
      </w:r>
      <w:commentRangeEnd w:id="67"/>
      <w:r w:rsidR="00350817">
        <w:rPr>
          <w:rStyle w:val="CommentReference"/>
        </w:rPr>
        <w:commentReference w:id="67"/>
      </w:r>
      <w:r w:rsidR="000A4C38">
        <w:t>(Figure 6e-f).</w:t>
      </w:r>
      <w:r w:rsidR="00EC0122">
        <w:t xml:space="preserve"> </w:t>
      </w:r>
      <w:r w:rsidR="000A4C38">
        <w:t xml:space="preserve">The 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commentRangeStart w:id="68"/>
      <w:r w:rsidR="000A4C38">
        <w:t>All drifters exited the channel during the 1 h period, suggesting under high waves the flushing time of the whole bay is under 1 h.</w:t>
      </w:r>
      <w:commentRangeEnd w:id="68"/>
      <w:r w:rsidR="0008195F">
        <w:rPr>
          <w:rStyle w:val="CommentReference"/>
        </w:rPr>
        <w:commentReference w:id="68"/>
      </w:r>
    </w:p>
    <w:p w14:paraId="5D21546F" w14:textId="77777777" w:rsidR="001322AB" w:rsidRDefault="001322AB" w:rsidP="00A53884">
      <w:pPr>
        <w:spacing w:after="0"/>
      </w:pPr>
    </w:p>
    <w:p w14:paraId="0B4220C6" w14:textId="3FCA707A" w:rsidR="00576BC7" w:rsidRPr="00A53884" w:rsidRDefault="00B70654" w:rsidP="00A53884">
      <w:pPr>
        <w:pStyle w:val="HeadingCR2"/>
        <w:spacing w:before="0"/>
        <w:rPr>
          <w:i/>
        </w:rPr>
      </w:pPr>
      <w:r>
        <w:rPr>
          <w:i/>
        </w:rPr>
        <w:t xml:space="preserve">Spatial Variation in Mean Flow and Variability during end-member conditions </w:t>
      </w:r>
      <w:r w:rsidR="00350817">
        <w:rPr>
          <w:rStyle w:val="CommentReference"/>
          <w:rFonts w:eastAsiaTheme="minorEastAsia" w:cstheme="minorBidi"/>
          <w:b w:val="0"/>
          <w:bCs w:val="0"/>
          <w:color w:val="auto"/>
        </w:rPr>
        <w:commentReference w:id="69"/>
      </w:r>
    </w:p>
    <w:p w14:paraId="51174C92" w14:textId="1B8F7F24"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w:t>
      </w:r>
      <w:commentRangeStart w:id="70"/>
      <w:r>
        <w:t>Figure 7)</w:t>
      </w:r>
      <w:commentRangeEnd w:id="70"/>
      <w:r w:rsidR="00B52D8F">
        <w:rPr>
          <w:rStyle w:val="CommentReference"/>
        </w:rPr>
        <w:commentReference w:id="70"/>
      </w:r>
      <w:r>
        <w:t xml:space="preserve">. The number of drifter tracks </w:t>
      </w:r>
      <w:r w:rsidR="001E0B6D">
        <w:t>in</w:t>
      </w:r>
      <w:r>
        <w:t xml:space="preserve"> each grid cell differed due to the</w:t>
      </w:r>
      <w:r w:rsidR="00EC0122">
        <w:t xml:space="preserve"> </w:t>
      </w:r>
      <w:r>
        <w:t xml:space="preserve">position of the grid cell relative to the flow pattern. Grid cells in the middle of the bay and channel had more drifter tracks than grid cells in the outer bay and </w:t>
      </w:r>
      <w:r w:rsidR="008E2FE3">
        <w:t>close to</w:t>
      </w:r>
      <w:r>
        <w:t xml:space="preserve"> s</w:t>
      </w:r>
      <w:r w:rsidR="007040A5">
        <w:t>hore. More observations suggest</w:t>
      </w:r>
      <w:r>
        <w:t xml:space="preserve"> more certainty, whereas grid cells with a small number of </w:t>
      </w:r>
      <w:r>
        <w:lastRenderedPageBreak/>
        <w:t>observations may have been influenced by an anomalous drifter track or a small range of forcing condition</w:t>
      </w:r>
      <w:r w:rsidR="007040A5">
        <w:t>s</w:t>
      </w:r>
      <w:r>
        <w:t>.</w:t>
      </w:r>
      <w:r w:rsidR="00A16BE5">
        <w:t xml:space="preserve"> </w:t>
      </w:r>
    </w:p>
    <w:p w14:paraId="785E1EFB" w14:textId="1BC23EA1" w:rsidR="006021D8" w:rsidRDefault="003D4AA0" w:rsidP="00A53884">
      <w:pPr>
        <w:spacing w:after="0"/>
      </w:pPr>
      <w:r>
        <w:t xml:space="preserve">Under all forcing </w:t>
      </w:r>
      <w:commentRangeStart w:id="71"/>
      <w:r>
        <w:t>conditions</w:t>
      </w:r>
      <w:commentRangeEnd w:id="71"/>
      <w:r>
        <w:rPr>
          <w:rStyle w:val="CommentReference"/>
        </w:rPr>
        <w:commentReference w:id="71"/>
      </w:r>
      <w:r w:rsidR="000A4C38">
        <w:t xml:space="preserve"> </w:t>
      </w:r>
      <w:r w:rsidR="00976516">
        <w:t>variance ellipses</w:t>
      </w:r>
      <w:r w:rsidR="000A4C38">
        <w:t xml:space="preserve"> from drifter </w:t>
      </w:r>
      <w:r w:rsidR="0019411D">
        <w:t>and ADCP</w:t>
      </w:r>
      <w:r w:rsidR="00CA1889">
        <w:t xml:space="preserve"> data</w:t>
      </w:r>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r w:rsidR="00CA1889">
        <w:t xml:space="preserve"> more variable</w:t>
      </w:r>
      <w:r>
        <w:t xml:space="preserve"> current directions,</w:t>
      </w:r>
      <w:r w:rsidR="00A16BE5">
        <w:t xml:space="preserve"> and </w:t>
      </w:r>
      <w:r w:rsidR="00330869">
        <w:t xml:space="preserve">were </w:t>
      </w:r>
      <w:r>
        <w:t xml:space="preserve">more </w:t>
      </w:r>
      <w:r w:rsidR="00E011AD">
        <w:t>eccentric</w:t>
      </w:r>
      <w:commentRangeStart w:id="72"/>
      <w:r>
        <w:t xml:space="preserve"> </w:t>
      </w:r>
      <w:commentRangeEnd w:id="72"/>
      <w:r w:rsidR="00327959">
        <w:rPr>
          <w:rStyle w:val="CommentReference"/>
        </w:rPr>
        <w:commentReference w:id="72"/>
      </w:r>
      <w:r w:rsidR="0019411D">
        <w:t xml:space="preserve">on the </w:t>
      </w:r>
      <w:r w:rsidR="008E2FE3">
        <w:t xml:space="preserve">exposed </w:t>
      </w:r>
      <w:r w:rsidR="0019411D">
        <w:t>southern reef</w:t>
      </w:r>
      <w:r>
        <w:t xml:space="preserve"> suggesting </w:t>
      </w:r>
      <w:r w:rsidR="00CA1889">
        <w:t xml:space="preserve">more consistent </w:t>
      </w:r>
      <w:r>
        <w:t xml:space="preserve">current directions </w:t>
      </w:r>
      <w:r w:rsidR="00330869">
        <w:t>D</w:t>
      </w:r>
      <w:r w:rsidR="00A16BE5">
        <w:t xml:space="preserve">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r w:rsidR="003C6307">
        <w:t xml:space="preserve"> </w:t>
      </w:r>
      <w:r w:rsidR="00A16BE5">
        <w:t>ADCP</w:t>
      </w:r>
      <w:r w:rsidR="0019411D">
        <w:t xml:space="preserve"> data </w:t>
      </w:r>
      <w:r w:rsidR="00976516">
        <w:t>showed mean flow directions</w:t>
      </w:r>
      <w:r>
        <w:t xml:space="preserve"> </w:t>
      </w:r>
      <w:r w:rsidR="000C79E7">
        <w:t>were consistent</w:t>
      </w:r>
      <w:r w:rsidR="00CA1889">
        <w:t xml:space="preserve"> </w:t>
      </w:r>
      <w:r>
        <w:t>but mean flow speeds differed</w:t>
      </w:r>
      <w:r w:rsidR="009019E9">
        <w:t xml:space="preserve"> </w:t>
      </w:r>
      <w:r w:rsidR="00AA2104">
        <w:t>among</w:t>
      </w:r>
      <w:r w:rsidR="009019E9">
        <w:t xml:space="preserve"> forcing conditions</w:t>
      </w:r>
      <w:r w:rsidR="00A16BE5">
        <w:t xml:space="preserve">. </w:t>
      </w:r>
    </w:p>
    <w:p w14:paraId="3AF3C766" w14:textId="5FD9C50F" w:rsidR="00576BC7" w:rsidRDefault="009F5011" w:rsidP="00A53884">
      <w:pPr>
        <w:spacing w:after="0"/>
      </w:pPr>
      <w:r>
        <w:t>During TIDE,</w:t>
      </w:r>
      <w:r w:rsidR="00976516">
        <w:t xml:space="preserve"> t</w:t>
      </w:r>
      <w:r w:rsidR="000A4C38">
        <w:t xml:space="preserve">he most circular variance ellipses </w:t>
      </w:r>
      <w:r>
        <w:t>were observed in</w:t>
      </w:r>
      <w:r w:rsidR="000A4C38">
        <w:t xml:space="preserve"> both ADCP and drifter data, indicating flow directions were most variable under light, variable wind</w:t>
      </w:r>
      <w:r w:rsidR="00976516">
        <w:t xml:space="preserve">s and low waves. </w:t>
      </w:r>
      <w:r w:rsidR="004A5151">
        <w:t xml:space="preserve">Variance ellipses and mean velocities from ADCPs showed exclusively </w:t>
      </w:r>
      <w:r w:rsidR="008E2FE3">
        <w:t>on</w:t>
      </w:r>
      <w:r w:rsidR="004A5151">
        <w:t xml:space="preserve">shore flow, but the </w:t>
      </w:r>
      <w:r w:rsidR="00CA1889">
        <w:t>results</w:t>
      </w:r>
      <w:r w:rsidR="000C79E7">
        <w:t xml:space="preserve"> </w:t>
      </w:r>
      <w:r w:rsidR="004A5151">
        <w:t xml:space="preserve">from drifters showed clockwise flow across the </w:t>
      </w:r>
      <w:r w:rsidR="008E2FE3">
        <w:t xml:space="preserve">exposed </w:t>
      </w:r>
      <w:r w:rsidR="004A5151">
        <w:t xml:space="preserve">southern reef and seaward out the channel. </w:t>
      </w:r>
      <w:r w:rsidR="00976516">
        <w:t>V</w:t>
      </w:r>
      <w:r w:rsidR="000A4C38">
        <w:t>ariance ellipses</w:t>
      </w:r>
      <w:r w:rsidR="00976516">
        <w:t xml:space="preserve"> from drifters</w:t>
      </w:r>
      <w:r w:rsidR="000A4C38">
        <w:t xml:space="preserve"> were more </w:t>
      </w:r>
      <w:r w:rsidR="00F418E4">
        <w:t>eccentric</w:t>
      </w:r>
      <w:commentRangeStart w:id="73"/>
      <w:r w:rsidR="000A4C38">
        <w:t xml:space="preserve"> </w:t>
      </w:r>
      <w:commentRangeEnd w:id="73"/>
      <w:r w:rsidR="00023437">
        <w:rPr>
          <w:rStyle w:val="CommentReference"/>
        </w:rPr>
        <w:commentReference w:id="73"/>
      </w:r>
      <w:r w:rsidR="000A4C38">
        <w:t xml:space="preserve">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rsidR="00976516">
        <w:t xml:space="preserve">wer than wave forcing. </w:t>
      </w:r>
    </w:p>
    <w:p w14:paraId="35355624" w14:textId="6C7AFD8B" w:rsidR="00576BC7" w:rsidRDefault="00976516" w:rsidP="00A53884">
      <w:pPr>
        <w:spacing w:after="0"/>
      </w:pPr>
      <w:commentRangeStart w:id="74"/>
      <w:r>
        <w:t xml:space="preserve"> </w:t>
      </w:r>
      <w:commentRangeStart w:id="75"/>
      <w:commentRangeEnd w:id="74"/>
      <w:r w:rsidR="009F5011">
        <w:t xml:space="preserve">During WIND, </w:t>
      </w:r>
      <w:r w:rsidR="00350540">
        <w:rPr>
          <w:rStyle w:val="CommentReference"/>
        </w:rPr>
        <w:commentReference w:id="74"/>
      </w:r>
      <w:r w:rsidR="009F5011">
        <w:t>t</w:t>
      </w:r>
      <w:r w:rsidR="000A4C38">
        <w:t xml:space="preserve">he lowest mean flow velocities </w:t>
      </w:r>
      <w:r w:rsidR="009F5011">
        <w:t>were observed in</w:t>
      </w:r>
      <w:r w:rsidR="000A4C38">
        <w:t xml:space="preserve"> both ADCPs and drifters, but the variance ellipses were more </w:t>
      </w:r>
      <w:r w:rsidR="00F418E4">
        <w:t>eccentric</w:t>
      </w:r>
      <w:r w:rsidR="00D92173">
        <w:t xml:space="preserve"> </w:t>
      </w:r>
      <w:r w:rsidR="000A4C38">
        <w:t xml:space="preserve">than </w:t>
      </w:r>
      <w:r w:rsidR="00F418E4">
        <w:t>during TIDE</w:t>
      </w:r>
      <w:r w:rsidR="000A4C38">
        <w:t xml:space="preserve">, indicating flow directions were more consistent during strong onshore winds. Similar to </w:t>
      </w:r>
      <w:r w:rsidR="00F418E4">
        <w:t>TIDE</w:t>
      </w:r>
      <w:r w:rsidR="000A4C38">
        <w:t xml:space="preserve"> and </w:t>
      </w:r>
      <w:r w:rsidR="00F418E4">
        <w:t>WAVE</w:t>
      </w:r>
      <w:r w:rsidR="000A4C38">
        <w:t xml:space="preserve">, more </w:t>
      </w:r>
      <w:r w:rsidR="00F418E4">
        <w:t>eccentric</w:t>
      </w:r>
      <w:r w:rsidR="00D92173">
        <w:t xml:space="preserve"> </w:t>
      </w:r>
      <w:r w:rsidR="00AA2104">
        <w:t xml:space="preserve">variance </w:t>
      </w:r>
      <w:r w:rsidR="000A4C38">
        <w:t xml:space="preserve">ellipses and higher </w:t>
      </w:r>
      <w:r w:rsidR="00D92173">
        <w:t>speeds</w:t>
      </w:r>
      <w:r w:rsidR="00D23FFD">
        <w:t xml:space="preserve"> were observed</w:t>
      </w:r>
      <w:r w:rsidR="00D92173">
        <w:t xml:space="preserve"> </w:t>
      </w:r>
      <w:r w:rsidR="000A4C38">
        <w:t xml:space="preserve">over the </w:t>
      </w:r>
      <w:r w:rsidR="008E2FE3">
        <w:lastRenderedPageBreak/>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commentRangeEnd w:id="75"/>
      <w:r w:rsidR="00014876">
        <w:rPr>
          <w:rStyle w:val="CommentReference"/>
        </w:rPr>
        <w:commentReference w:id="75"/>
      </w:r>
    </w:p>
    <w:p w14:paraId="48A8EE44" w14:textId="77777777" w:rsidR="009F5011" w:rsidRDefault="009F5011" w:rsidP="001477A6">
      <w:pPr>
        <w:spacing w:after="0"/>
      </w:pPr>
      <w:r>
        <w:t>During WAVE,</w:t>
      </w:r>
      <w:r w:rsidR="00976516">
        <w:t xml:space="preserve"> t</w:t>
      </w:r>
      <w:r w:rsidR="000A4C38">
        <w:t xml:space="preserve">he highest mean flow speeds and most </w:t>
      </w:r>
      <w:r>
        <w:t xml:space="preserve">eccentric </w:t>
      </w:r>
      <w:r w:rsidR="000A4C38">
        <w:t>variance ellipses</w:t>
      </w:r>
      <w:r>
        <w:t xml:space="preserve"> were observed</w:t>
      </w:r>
      <w:r w:rsidR="000A4C38">
        <w:t>, indicating high waves are a strong control on flow</w:t>
      </w:r>
      <w:r>
        <w:t xml:space="preserve"> speeds</w:t>
      </w:r>
      <w:r w:rsidR="000A4C38">
        <w:t xml:space="preserve"> in the bay. </w:t>
      </w:r>
      <w:r w:rsidR="00AA2104">
        <w:t xml:space="preserve">The drifters showed a clear pattern of faster, more unidirectional flows near the reef crest on the exposed southern reef, transitioning to slower, more variable flow over the back-reef pools, and finally turning seaward over the sheltered northern reef and out the channel. </w:t>
      </w:r>
    </w:p>
    <w:p w14:paraId="4EC13F73" w14:textId="5C47EE8A" w:rsidR="001322AB" w:rsidRDefault="009F5011" w:rsidP="009F5011">
      <w:pPr>
        <w:spacing w:after="0"/>
      </w:pPr>
      <w:r>
        <w:t>Wave breaking was observed on the reef crest near AS1 during even the smallest wave conditions, driving flow speeds on the far southern reef flat.  A</w:t>
      </w:r>
      <w:commentRangeStart w:id="76"/>
      <w:r w:rsidR="000A4C38">
        <w:t>s wave height increased, breaking waves were observed further north</w:t>
      </w:r>
      <w:r>
        <w:t>,</w:t>
      </w:r>
      <w:r w:rsidR="000A4C38">
        <w:t xml:space="preserve"> near</w:t>
      </w:r>
      <w:r>
        <w:t xml:space="preserve"> AS2 and</w:t>
      </w:r>
      <w:r w:rsidR="000A4C38">
        <w:t xml:space="preserve"> the channel, increasing flow speeds over the reef flat near AS2 and the ba</w:t>
      </w:r>
      <w:r w:rsidR="004A5151">
        <w:t xml:space="preserve">ck-reef pools. </w:t>
      </w:r>
      <w:commentRangeEnd w:id="76"/>
      <w:r w:rsidR="00350540">
        <w:rPr>
          <w:rStyle w:val="CommentReference"/>
        </w:rPr>
        <w:commentReference w:id="76"/>
      </w:r>
      <w:r w:rsidR="004A5151">
        <w:t>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r w:rsidR="00AA2104">
        <w:t>flow speeds were highest</w:t>
      </w:r>
      <w:r w:rsidR="000A4C38">
        <w:t xml:space="preserve"> during wave forcing. </w:t>
      </w:r>
      <w:r w:rsidR="004A5151">
        <w:t xml:space="preserve">Similar to </w:t>
      </w:r>
      <w:r>
        <w:t>during TIDE</w:t>
      </w:r>
      <w:r w:rsidR="004A5151">
        <w:t>, m</w:t>
      </w:r>
      <w:r w:rsidR="000A4C38">
        <w:t xml:space="preserve">ean </w:t>
      </w:r>
      <w:r w:rsidR="00D92173">
        <w:t xml:space="preserve">speeds </w:t>
      </w:r>
      <w:r w:rsidR="000A4C38">
        <w:t>increased seaward through the channel,</w:t>
      </w:r>
      <w:commentRangeStart w:id="77"/>
      <w:r w:rsidR="000A4C38">
        <w:t xml:space="preserve"> but due to the low data density outside the reef crest</w:t>
      </w:r>
      <w:r w:rsidR="00D92173">
        <w:t>,</w:t>
      </w:r>
      <w:r w:rsidR="000A4C38">
        <w:t xml:space="preserve"> it is unclear whether the flow continues </w:t>
      </w:r>
      <w:r w:rsidR="00D92173">
        <w:t xml:space="preserve">seaward </w:t>
      </w:r>
      <w:r w:rsidR="00AA2104">
        <w:t>to Pago Pago Harbor or</w:t>
      </w:r>
      <w:r w:rsidR="000A4C38">
        <w:t xml:space="preserve"> </w:t>
      </w:r>
      <w:r w:rsidR="00D23FFD">
        <w:t xml:space="preserve">is </w:t>
      </w:r>
      <w:r w:rsidR="000A4C38">
        <w:t xml:space="preserve">re-entrained </w:t>
      </w:r>
      <w:r w:rsidR="00D23FFD">
        <w:t>onto</w:t>
      </w:r>
      <w:r w:rsidR="000A4C38">
        <w:t xml:space="preserve"> the </w:t>
      </w:r>
      <w:r w:rsidR="00D92173">
        <w:t xml:space="preserve">exposed </w:t>
      </w:r>
      <w:r w:rsidR="000A4C38">
        <w:t>southern reef.</w:t>
      </w:r>
      <w:commentRangeEnd w:id="77"/>
      <w:r w:rsidR="00925E76">
        <w:rPr>
          <w:rStyle w:val="CommentReference"/>
        </w:rPr>
        <w:commentReference w:id="77"/>
      </w:r>
    </w:p>
    <w:p w14:paraId="6E0B054C" w14:textId="77777777" w:rsidR="00B42656" w:rsidRDefault="00B42656" w:rsidP="001477A6">
      <w:pPr>
        <w:spacing w:after="0"/>
      </w:pPr>
    </w:p>
    <w:p w14:paraId="5852F8CB" w14:textId="62515B03" w:rsidR="00576BC7" w:rsidRPr="001477A6" w:rsidRDefault="005B7567" w:rsidP="001477A6">
      <w:pPr>
        <w:pStyle w:val="HeadingCR2"/>
        <w:spacing w:before="0"/>
        <w:rPr>
          <w:i/>
        </w:rPr>
      </w:pPr>
      <w:r>
        <w:rPr>
          <w:i/>
        </w:rPr>
        <w:t xml:space="preserve">Spatial Structure of </w:t>
      </w:r>
      <w:commentRangeStart w:id="78"/>
      <w:r w:rsidR="000A4C38" w:rsidRPr="001477A6">
        <w:rPr>
          <w:i/>
        </w:rPr>
        <w:t>Residence Time</w:t>
      </w:r>
      <w:commentRangeEnd w:id="78"/>
      <w:r w:rsidR="00F867D4">
        <w:rPr>
          <w:rStyle w:val="CommentReference"/>
          <w:rFonts w:eastAsiaTheme="minorEastAsia" w:cstheme="minorBidi"/>
          <w:b w:val="0"/>
          <w:bCs w:val="0"/>
          <w:color w:val="auto"/>
        </w:rPr>
        <w:commentReference w:id="78"/>
      </w:r>
      <w:r>
        <w:rPr>
          <w:i/>
        </w:rPr>
        <w:t>s</w:t>
      </w:r>
    </w:p>
    <w:p w14:paraId="32D6BEB8" w14:textId="4CE4EA6D" w:rsidR="001322AB" w:rsidRDefault="000A4C38" w:rsidP="001477A6">
      <w:pPr>
        <w:spacing w:after="0"/>
      </w:pPr>
      <w:r>
        <w:t xml:space="preserve">Water residence time </w:t>
      </w:r>
      <w:r w:rsidR="00A153C3">
        <w:t>was computed from</w:t>
      </w:r>
      <w:r w:rsidR="00373CC2">
        <w:t xml:space="preserve"> the</w:t>
      </w:r>
      <w:r w:rsidR="00A153C3">
        <w:t xml:space="preserve"> </w:t>
      </w:r>
      <w:r w:rsidR="00373CC2">
        <w:t>mean drifter velocity in each grid cell</w:t>
      </w:r>
      <w:r>
        <w:t xml:space="preserve"> under different forcing conditions (Figure 8). Residence times </w:t>
      </w:r>
      <w:r w:rsidR="00925E76">
        <w:t>in grid cells</w:t>
      </w:r>
      <w:r w:rsidR="000C79E7">
        <w:t xml:space="preserve"> </w:t>
      </w:r>
      <w:r>
        <w:t xml:space="preserve">varied from </w:t>
      </w:r>
      <w:r w:rsidR="001A73FA">
        <w:t>0.1-</w:t>
      </w:r>
      <w:commentRangeStart w:id="79"/>
      <w:r>
        <w:t>2</w:t>
      </w:r>
      <w:r w:rsidR="001A73FA">
        <w:t>.</w:t>
      </w:r>
      <w:r>
        <w:t>8</w:t>
      </w:r>
      <w:commentRangeEnd w:id="79"/>
      <w:r w:rsidR="00E24722">
        <w:rPr>
          <w:rStyle w:val="CommentReference"/>
        </w:rPr>
        <w:commentReference w:id="79"/>
      </w:r>
      <w:r w:rsidR="001A73FA">
        <w:t xml:space="preserve"> </w:t>
      </w:r>
      <w:proofErr w:type="spellStart"/>
      <w:r w:rsidR="001A73FA">
        <w:t>hr</w:t>
      </w:r>
      <w:proofErr w:type="spellEnd"/>
      <w:r w:rsidR="001A73FA">
        <w:t>, 0.1-2.8</w:t>
      </w:r>
      <w:r>
        <w:t xml:space="preserve"> </w:t>
      </w:r>
      <w:proofErr w:type="spellStart"/>
      <w:r>
        <w:t>hr</w:t>
      </w:r>
      <w:proofErr w:type="spellEnd"/>
      <w:r>
        <w:t xml:space="preserve">, and </w:t>
      </w:r>
      <w:r w:rsidR="001A73FA">
        <w:t>0.04-</w:t>
      </w:r>
      <w:r>
        <w:t>0.</w:t>
      </w:r>
      <w:r w:rsidR="001A73FA">
        <w:t>6</w:t>
      </w:r>
      <w:r>
        <w:t xml:space="preserve"> h </w:t>
      </w:r>
      <w:r w:rsidR="00373CC2">
        <w:t>during WIND, TIDE, WAVE,</w:t>
      </w:r>
      <w:r>
        <w:t xml:space="preserve"> respectively. The shortest residence times were measured near the southern reef crest</w:t>
      </w:r>
      <w:r w:rsidR="00962881">
        <w:t xml:space="preserve"> during WAVE</w:t>
      </w:r>
      <w:r>
        <w:t xml:space="preserve">. The longest residence times were observed over the inner reef flat close to shore and in </w:t>
      </w:r>
      <w:r>
        <w:lastRenderedPageBreak/>
        <w:t>the northwest corner of the embayment</w:t>
      </w:r>
      <w:r w:rsidR="00962881">
        <w:t xml:space="preserve"> during TIDE and WIND</w:t>
      </w:r>
      <w:r w:rsidR="000C48DA">
        <w:rPr>
          <w:rStyle w:val="CommentReference"/>
        </w:rPr>
        <w:commentReference w:id="80"/>
      </w:r>
      <w:r>
        <w:t>.</w:t>
      </w:r>
      <w:r w:rsidR="00276187">
        <w:t xml:space="preserve"> </w:t>
      </w:r>
      <w:r w:rsidR="00373CC2">
        <w:t xml:space="preserve">Water residence time was </w:t>
      </w:r>
      <w:r w:rsidR="00A007B9">
        <w:t>estima</w:t>
      </w:r>
      <w:r w:rsidR="00373CC2">
        <w:t xml:space="preserve">ted from ADCP data to compare with water residence time from drifters in the corresponding grid cell. </w:t>
      </w:r>
      <w:commentRangeStart w:id="81"/>
      <w:r w:rsidR="00276187">
        <w:t>Water residence times</w:t>
      </w:r>
      <w:r w:rsidR="00A007B9">
        <w:t xml:space="preserve"> for </w:t>
      </w:r>
      <w:r w:rsidR="00276187">
        <w:t>AS1 were</w:t>
      </w:r>
      <w:r w:rsidR="00A007B9">
        <w:t xml:space="preserve"> 0.34 h, 0.23 h, and 0.16 h, during</w:t>
      </w:r>
      <w:r w:rsidR="00276187">
        <w:t xml:space="preserve"> </w:t>
      </w:r>
      <w:r w:rsidR="00A007B9">
        <w:t>TIDE, WIND and WAVE</w:t>
      </w:r>
      <w:r w:rsidR="00276187">
        <w:t xml:space="preserve">, respectively. Residence times at AS2 were 0.60 h, 0.52 h, and 0.28 h, </w:t>
      </w:r>
      <w:r w:rsidR="00A007B9">
        <w:t>during TIDE, WIND, and WAVE</w:t>
      </w:r>
      <w:r w:rsidR="00276187">
        <w:t xml:space="preserve"> forcing, respectively. Residence times at AS3 were 1.45 h and 2.72 h, </w:t>
      </w:r>
      <w:r w:rsidR="00A007B9">
        <w:t>during WIND and WAVE</w:t>
      </w:r>
      <w:r w:rsidR="00276187">
        <w:t>, respectively.</w:t>
      </w:r>
      <w:r w:rsidR="00AA2104">
        <w:t xml:space="preserve"> </w:t>
      </w:r>
      <w:commentRangeEnd w:id="81"/>
      <w:r w:rsidR="00F867D4">
        <w:rPr>
          <w:rStyle w:val="CommentReference"/>
        </w:rPr>
        <w:commentReference w:id="81"/>
      </w:r>
      <w:r w:rsidR="00AA2104">
        <w:t>Unfortunately, no data was recorded by the ADCP at AS3 simultaneously with drifters during tide forcing due to the low water level during drifter deployments.</w:t>
      </w:r>
      <w:r w:rsidR="00276187">
        <w:t xml:space="preserve"> </w:t>
      </w:r>
      <w:r w:rsidR="009659C3">
        <w:t xml:space="preserve">Contrary to results at AS1 and AS2, mean speed </w:t>
      </w:r>
      <w:r w:rsidR="00AA2104">
        <w:t xml:space="preserve">at AS3 </w:t>
      </w:r>
      <w:r w:rsidR="009659C3">
        <w:t xml:space="preserve">was slower and residence time was longer during </w:t>
      </w:r>
      <w:r w:rsidR="00A007B9">
        <w:t>WAVE</w:t>
      </w:r>
      <w:r w:rsidR="00AA2104">
        <w:t xml:space="preserve"> compared to </w:t>
      </w:r>
      <w:r w:rsidR="00A007B9">
        <w:t>WIND</w:t>
      </w:r>
      <w:r w:rsidR="00AA2104">
        <w:t>, indicating the northern reef may be more influenced by winds than waves.</w:t>
      </w:r>
    </w:p>
    <w:p w14:paraId="2EC1479A" w14:textId="77777777" w:rsidR="001477A6" w:rsidRDefault="001477A6" w:rsidP="001477A6">
      <w:pPr>
        <w:spacing w:after="0"/>
      </w:pPr>
    </w:p>
    <w:p w14:paraId="0BBAC2FF" w14:textId="5102B41A" w:rsidR="00276187" w:rsidRPr="001477A6" w:rsidRDefault="00276187" w:rsidP="001477A6">
      <w:pPr>
        <w:pStyle w:val="HeadingCR2"/>
        <w:spacing w:before="0"/>
        <w:rPr>
          <w:i/>
        </w:rPr>
      </w:pPr>
      <w:r w:rsidRPr="001477A6">
        <w:rPr>
          <w:i/>
        </w:rPr>
        <w:t>Comparing</w:t>
      </w:r>
      <w:r w:rsidR="00A007B9">
        <w:rPr>
          <w:i/>
        </w:rPr>
        <w:t xml:space="preserve"> Mean Flow Speeds from</w:t>
      </w:r>
      <w:r w:rsidRPr="001477A6">
        <w:rPr>
          <w:i/>
        </w:rPr>
        <w:t xml:space="preserve"> Eulerian and Lagrangian </w:t>
      </w:r>
      <w:r w:rsidR="00A007B9">
        <w:rPr>
          <w:i/>
        </w:rPr>
        <w:t>methods</w:t>
      </w:r>
    </w:p>
    <w:p w14:paraId="60E24C8A" w14:textId="020EC15D" w:rsidR="00576BC7" w:rsidRDefault="00052138" w:rsidP="001477A6">
      <w:pPr>
        <w:spacing w:after="0"/>
      </w:pPr>
      <w:r>
        <w:t xml:space="preserve">Mean velocities from the ADCPs were lower than mean velocities from drifters in all cases except for on the southern reef </w:t>
      </w:r>
      <w:r w:rsidR="00A007B9">
        <w:t>during WIND</w:t>
      </w:r>
      <w:r>
        <w:t xml:space="preserve">. </w:t>
      </w:r>
      <w:r w:rsidR="00B9251E">
        <w:t xml:space="preserve">The </w:t>
      </w:r>
      <w:commentRangeStart w:id="82"/>
      <w:r w:rsidR="00B9251E">
        <w:t>R</w:t>
      </w:r>
      <w:r w:rsidR="00A007B9">
        <w:t xml:space="preserve">oot </w:t>
      </w:r>
      <w:r w:rsidR="00B9251E">
        <w:t>M</w:t>
      </w:r>
      <w:r w:rsidR="00A007B9">
        <w:t xml:space="preserve">ean </w:t>
      </w:r>
      <w:r w:rsidR="00B9251E">
        <w:t>S</w:t>
      </w:r>
      <w:commentRangeEnd w:id="82"/>
      <w:r w:rsidR="00A007B9">
        <w:t xml:space="preserve">quare </w:t>
      </w:r>
      <w:r w:rsidR="002F2A50">
        <w:rPr>
          <w:rStyle w:val="CommentReference"/>
        </w:rPr>
        <w:commentReference w:id="82"/>
      </w:r>
      <w:r w:rsidR="00A007B9">
        <w:t>Difference (RMSD)</w:t>
      </w:r>
      <w:r w:rsidR="00B9251E">
        <w:t xml:space="preserve"> and percent </w:t>
      </w:r>
      <w:r w:rsidR="00A007B9">
        <w:t>difference</w:t>
      </w:r>
      <w:commentRangeStart w:id="83"/>
      <w:r w:rsidR="00B9251E">
        <w:t xml:space="preserve"> </w:t>
      </w:r>
      <w:commentRangeEnd w:id="83"/>
      <w:r w:rsidR="002F2A50">
        <w:rPr>
          <w:rStyle w:val="CommentReference"/>
        </w:rPr>
        <w:commentReference w:id="83"/>
      </w:r>
      <w:r w:rsidR="00B9251E">
        <w:t>(RMS</w:t>
      </w:r>
      <w:r w:rsidR="00A007B9">
        <w:t>D</w:t>
      </w:r>
      <w:r w:rsidR="00B9251E">
        <w:t xml:space="preserv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r w:rsidR="004049FF">
        <w:t>The percent difference</w:t>
      </w:r>
      <w:r w:rsidR="000A4C38">
        <w:t xml:space="preserve">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 xml:space="preserve">lowest at </w:t>
      </w:r>
      <w:r w:rsidR="000A4C38">
        <w:lastRenderedPageBreak/>
        <w:t>AS1</w:t>
      </w:r>
      <w:r w:rsidR="00B423C5">
        <w:t xml:space="preserve"> (70%)</w:t>
      </w:r>
      <w:r w:rsidR="000A4C38">
        <w:t xml:space="preserve"> where the flow is most homogeneous. The percent </w:t>
      </w:r>
      <w:r w:rsidR="004049FF">
        <w:t>difference</w:t>
      </w:r>
      <w:r w:rsidR="000A4C38">
        <w:t xml:space="preserve">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t>Discussion</w:t>
      </w:r>
    </w:p>
    <w:p w14:paraId="5E2B2DE0" w14:textId="28964EB6" w:rsidR="002E41C1" w:rsidRDefault="00ED6C09" w:rsidP="001477A6">
      <w:pPr>
        <w:spacing w:after="0"/>
      </w:pPr>
      <w:r>
        <w:t>The high number of drifter deployments provide</w:t>
      </w:r>
      <w:r w:rsidR="00B9251E">
        <w:t>d</w:t>
      </w:r>
      <w:r>
        <w:t xml:space="preserve"> an </w:t>
      </w:r>
      <w:commentRangeStart w:id="84"/>
      <w:commentRangeStart w:id="85"/>
      <w:r>
        <w:t xml:space="preserve">unprecedented </w:t>
      </w:r>
      <w:commentRangeEnd w:id="84"/>
      <w:r w:rsidR="000C48DA">
        <w:rPr>
          <w:rStyle w:val="CommentReference"/>
        </w:rPr>
        <w:commentReference w:id="84"/>
      </w:r>
      <w:commentRangeEnd w:id="85"/>
      <w:r w:rsidR="008E435B">
        <w:rPr>
          <w:rStyle w:val="CommentReference"/>
        </w:rPr>
        <w:commentReference w:id="85"/>
      </w:r>
      <w:r>
        <w:t xml:space="preserve">data set for a reef flat area, with high data density, extensive spatial coverage, and wide range of sampled forcing conditions. </w:t>
      </w:r>
      <w:r w:rsidR="002E41C1">
        <w:t xml:space="preserve">The overall </w:t>
      </w:r>
      <w:r w:rsidR="00052138">
        <w:t xml:space="preserve">flow </w:t>
      </w:r>
      <w:r w:rsidR="002E41C1">
        <w:t xml:space="preserve">pattern </w:t>
      </w:r>
      <w:r w:rsidR="00052138">
        <w:t>under all forcing conditions</w:t>
      </w:r>
      <w:r w:rsidR="00052138" w:rsidDel="00052138">
        <w:t xml:space="preserve"> </w:t>
      </w:r>
      <w:r w:rsidR="00052138">
        <w:t xml:space="preserve">is </w:t>
      </w:r>
      <w:r w:rsidR="002E41C1">
        <w:t xml:space="preserve">predominantly clockwise circulation </w:t>
      </w:r>
      <w:r w:rsidR="00D92173">
        <w:t xml:space="preserve">over the exposed southern reef and back-reef pools and </w:t>
      </w:r>
      <w:r w:rsidR="00052138">
        <w:t xml:space="preserve">seaward </w:t>
      </w:r>
      <w:r w:rsidR="00D92173">
        <w:t>through the channel</w:t>
      </w:r>
      <w:r w:rsidR="002E41C1">
        <w:t>, with higher speeds during wave forcing</w:t>
      </w:r>
      <w:r w:rsidR="00D92173">
        <w:t xml:space="preserve"> than </w:t>
      </w:r>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commentRangeStart w:id="86"/>
      <w:r w:rsidR="00D92173">
        <w:t xml:space="preserve">likely most exposed to the freshwater and sediment discharging from </w:t>
      </w:r>
      <w:r w:rsidR="00DC1946">
        <w:t>Faga'alu Stream</w:t>
      </w:r>
      <w:commentRangeEnd w:id="86"/>
      <w:r w:rsidR="000C48DA">
        <w:rPr>
          <w:rStyle w:val="CommentReference"/>
        </w:rPr>
        <w:commentReference w:id="86"/>
      </w:r>
      <w:r w:rsidR="002E41C1">
        <w:t xml:space="preserve">. The spatial flow pattern and longer residence times result in greater exposure (= </w:t>
      </w:r>
      <w:commentRangeStart w:id="87"/>
      <w:r w:rsidR="002E41C1">
        <w:t xml:space="preserve">intensity </w:t>
      </w:r>
      <w:commentRangeEnd w:id="87"/>
      <w:r w:rsidR="000C48DA">
        <w:rPr>
          <w:rStyle w:val="CommentReference"/>
        </w:rPr>
        <w:commentReference w:id="87"/>
      </w:r>
      <w:r w:rsidR="002E41C1">
        <w:t>x duration) of the corals in these areas to stress from terrestrial pollution, and likely causes the reduced coral health in these locations.</w:t>
      </w:r>
    </w:p>
    <w:p w14:paraId="0B1EADA8" w14:textId="77777777" w:rsidR="000C79E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 xml:space="preserve">cing conditions. </w:t>
      </w:r>
      <w:commentRangeStart w:id="88"/>
      <w:r w:rsidR="00276187">
        <w:t>T</w:t>
      </w:r>
      <w:r>
        <w:t xml:space="preserve">he Eulerian </w:t>
      </w:r>
      <w:r>
        <w:lastRenderedPageBreak/>
        <w:t xml:space="preserve">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 xml:space="preserve">over the </w:t>
      </w:r>
      <w:r w:rsidR="00651314">
        <w:t xml:space="preserve">sheltered </w:t>
      </w:r>
      <w:r w:rsidR="009659C3">
        <w:t>northern</w:t>
      </w:r>
      <w:r w:rsidR="00052138">
        <w:t xml:space="preserve"> reef</w:t>
      </w:r>
      <w:r w:rsidR="009659C3">
        <w:t xml:space="preserve"> and southern back-reef pools</w:t>
      </w:r>
      <w:r w:rsidR="00651314">
        <w:t xml:space="preserve"> deep in the embayment</w:t>
      </w:r>
      <w:r>
        <w:t>.</w:t>
      </w:r>
      <w:r w:rsidR="00276187" w:rsidRPr="00276187">
        <w:t xml:space="preserve"> </w:t>
      </w:r>
      <w:commentRangeEnd w:id="88"/>
      <w:r w:rsidR="007B0FEC">
        <w:rPr>
          <w:rStyle w:val="CommentReference"/>
        </w:rPr>
        <w:commentReference w:id="88"/>
      </w:r>
      <w:r w:rsidR="00276187">
        <w:t xml:space="preserve">The </w:t>
      </w:r>
      <w:r w:rsidR="000C79E7">
        <w:t>drifters</w:t>
      </w:r>
      <w:r w:rsidR="00276187">
        <w:t xml:space="preserve"> also illustrated several unique</w:t>
      </w:r>
      <w:r w:rsidR="00052138">
        <w:t xml:space="preserve"> flow</w:t>
      </w:r>
      <w:r w:rsidR="00276187">
        <w:t xml:space="preserve"> features,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commentRangeStart w:id="89"/>
      <w:commentRangeStart w:id="90"/>
      <w:r w:rsidR="00651314">
        <w:t>T</w:t>
      </w:r>
      <w:r w:rsidR="00276187">
        <w:t>he flow near AS2</w:t>
      </w:r>
      <w:r w:rsidR="00651314">
        <w:t>, however,</w:t>
      </w:r>
      <w:r w:rsidR="00276187">
        <w:t xml:space="preserve"> is deflected away from the channel</w:t>
      </w:r>
      <w:r w:rsidR="00651314">
        <w:t xml:space="preserve">, </w:t>
      </w:r>
      <w:commentRangeStart w:id="91"/>
      <w:r w:rsidR="00651314">
        <w:t>likely due to wave refraction</w:t>
      </w:r>
      <w:r w:rsidR="00276187">
        <w:t xml:space="preserve">, </w:t>
      </w:r>
      <w:commentRangeEnd w:id="91"/>
      <w:r w:rsidR="00166D40">
        <w:rPr>
          <w:rStyle w:val="CommentReference"/>
        </w:rPr>
        <w:commentReference w:id="91"/>
      </w:r>
      <w:r w:rsidR="00276187">
        <w:t xml:space="preserve">shoreward </w:t>
      </w:r>
      <w:r w:rsidR="00651314">
        <w:t>into the embayment</w:t>
      </w:r>
      <w:r w:rsidR="00276187">
        <w:t xml:space="preserve"> where it flows into the back-reef pools and </w:t>
      </w:r>
      <w:r w:rsidR="00052138">
        <w:t>into</w:t>
      </w:r>
      <w:r w:rsidR="00276187">
        <w:t xml:space="preserve"> the </w:t>
      </w:r>
      <w:r w:rsidR="00651314">
        <w:t xml:space="preserve">shoreward end of the </w:t>
      </w:r>
      <w:commentRangeStart w:id="92"/>
      <w:r w:rsidR="00276187">
        <w:t>channel</w:t>
      </w:r>
      <w:commentRangeEnd w:id="92"/>
      <w:r w:rsidR="00395AB1">
        <w:rPr>
          <w:rStyle w:val="CommentReference"/>
        </w:rPr>
        <w:commentReference w:id="92"/>
      </w:r>
      <w:r w:rsidR="00276187">
        <w:t>.</w:t>
      </w:r>
      <w:commentRangeEnd w:id="89"/>
      <w:r w:rsidR="007B0FEC">
        <w:rPr>
          <w:rStyle w:val="CommentReference"/>
        </w:rPr>
        <w:commentReference w:id="89"/>
      </w:r>
      <w:commentRangeEnd w:id="90"/>
      <w:r w:rsidR="00014876">
        <w:rPr>
          <w:rStyle w:val="CommentReference"/>
        </w:rPr>
        <w:commentReference w:id="90"/>
      </w:r>
    </w:p>
    <w:p w14:paraId="3D6BD6E5" w14:textId="08AAC291"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w:t>
      </w:r>
      <w:r w:rsidR="000C79E7">
        <w:t xml:space="preserve">. </w:t>
      </w:r>
      <w:r w:rsidR="00FE25A3">
        <w:t>C</w:t>
      </w:r>
      <w:r>
        <w:t>urrent speeds were rapid over the shallow reef crest, slowing significantly and becoming more variable when reaching deeper back-reef pools</w:t>
      </w:r>
      <w:r w:rsidR="00BB198D">
        <w:t xml:space="preserve"> and the channel. F</w:t>
      </w:r>
      <w:r>
        <w:t>low through th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channel at the study site is </w:t>
      </w:r>
      <w:r>
        <w:lastRenderedPageBreak/>
        <w:t xml:space="preserve">either caused by the increasing volume of water contributed by the reef flats on either side or a narrowing of the channel cross-section. </w:t>
      </w:r>
      <w:commentRangeStart w:id="93"/>
      <w:r>
        <w:t>Either way, t</w:t>
      </w:r>
      <w:r w:rsidR="009659C3">
        <w:t>he increase is notable for</w:t>
      </w:r>
      <w:r>
        <w:t xml:space="preserve"> </w:t>
      </w:r>
      <w:r w:rsidR="002C055C">
        <w:t>illustrating the inadequacy of using a single current meter i</w:t>
      </w:r>
      <w:r>
        <w:t xml:space="preserve">n the channel to </w:t>
      </w:r>
      <w:r w:rsidR="002C055C">
        <w:t>estimate</w:t>
      </w:r>
      <w:r>
        <w:t xml:space="preserve"> </w:t>
      </w:r>
      <w:r w:rsidR="00372A45">
        <w:t>water residence</w:t>
      </w:r>
      <w:r w:rsidR="009659C3">
        <w:t xml:space="preserve"> or flushing</w:t>
      </w:r>
      <w:r w:rsidR="00372A45">
        <w:t xml:space="preserve"> time</w:t>
      </w:r>
      <w:r w:rsidR="002C055C">
        <w:t xml:space="preserve"> from the bay</w:t>
      </w:r>
      <w:r>
        <w:t>.</w:t>
      </w:r>
      <w:commentRangeEnd w:id="93"/>
      <w:r w:rsidR="009B35C3">
        <w:rPr>
          <w:rStyle w:val="CommentReference"/>
        </w:rPr>
        <w:commentReference w:id="93"/>
      </w:r>
    </w:p>
    <w:p w14:paraId="6D1FE7FB" w14:textId="7DF81C5E" w:rsidR="00576BC7" w:rsidRDefault="000A4C38" w:rsidP="001477A6">
      <w:pPr>
        <w:spacing w:after="0"/>
      </w:pPr>
      <w:r>
        <w:t>Compared to Eulerian measurements, the L</w:t>
      </w:r>
      <w:r w:rsidR="009A41CA">
        <w:t xml:space="preserve">agrangian measurements </w:t>
      </w:r>
      <w:r w:rsidR="0016593C">
        <w:t xml:space="preserve">consistently </w:t>
      </w:r>
      <w:r w:rsidR="009A41CA">
        <w:t>recorded</w:t>
      </w:r>
      <w:r w:rsidR="009659C3">
        <w:t xml:space="preserve"> </w:t>
      </w:r>
      <w:r>
        <w:t>higher mean flow speeds except for one</w:t>
      </w:r>
      <w:r w:rsidR="0016593C">
        <w:t xml:space="preserve"> location and condition</w:t>
      </w:r>
      <w:r>
        <w:t xml:space="preserv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commentRangeStart w:id="94"/>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w:t>
      </w:r>
      <w:commentRangeEnd w:id="94"/>
      <w:r w:rsidR="0016593C">
        <w:rPr>
          <w:rStyle w:val="CommentReference"/>
        </w:rPr>
        <w:commentReference w:id="94"/>
      </w:r>
      <w:r>
        <w:t xml:space="preserve">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lastRenderedPageBreak/>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w:t>
      </w:r>
      <w:commentRangeStart w:id="95"/>
      <w:r>
        <w:t>An</w:t>
      </w:r>
      <w:r w:rsidR="00B567B0">
        <w:t xml:space="preserve">other potential error could be wave-induced deflection or “surfing” </w:t>
      </w:r>
      <w:r w:rsidR="0086742C">
        <w:t xml:space="preserve">;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commentRangeEnd w:id="95"/>
      <w:r w:rsidR="00120916">
        <w:rPr>
          <w:rStyle w:val="CommentReference"/>
        </w:rPr>
        <w:commentReference w:id="95"/>
      </w:r>
      <w:r w:rsidR="002E41C1">
        <w:t xml:space="preserve"> It is likely that all of these potential sources of disagreement are operating at the same or different times, but the discrepancy between 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commentRangeStart w:id="96"/>
      <w:r w:rsidR="0086742C">
        <w:t>highest</w:t>
      </w:r>
      <w:commentRangeEnd w:id="96"/>
      <w:r w:rsidR="00166D40">
        <w:rPr>
          <w:rStyle w:val="CommentReference"/>
        </w:rPr>
        <w:commentReference w:id="96"/>
      </w:r>
      <w:r w:rsidR="002E41C1">
        <w:t>.</w:t>
      </w:r>
    </w:p>
    <w:p w14:paraId="1A3E2ACA" w14:textId="3E5E4CB0" w:rsidR="002E41C1" w:rsidRDefault="002E41C1" w:rsidP="001477A6">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w:t>
      </w:r>
      <w:r>
        <w:lastRenderedPageBreak/>
        <w:t xml:space="preserve">are evenly distributed through the water column. </w:t>
      </w:r>
      <w:r w:rsidR="0086742C">
        <w:t>Lagrangian methods would be more appropriate for</w:t>
      </w:r>
      <w:r>
        <w:t xml:space="preserve"> studies more interested in </w:t>
      </w:r>
      <w:r w:rsidR="00B567B0">
        <w:t>near-</w:t>
      </w:r>
      <w:r>
        <w:t xml:space="preserve">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14:paraId="2946A5FF" w14:textId="3F931473"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lastRenderedPageBreak/>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commentRangeStart w:id="97"/>
      <w:r>
        <w:t>.</w:t>
      </w:r>
      <w:r w:rsidR="00AC7459">
        <w:t xml:space="preserve"> It</w:t>
      </w:r>
      <w:r w:rsidR="00FE25A3">
        <w:t xml:space="preserve"> is</w:t>
      </w:r>
      <w:r w:rsidR="00AC7459">
        <w:t xml:space="preserve"> important to note that the </w:t>
      </w:r>
      <w:r w:rsidR="0086742C">
        <w:t>spatially-</w:t>
      </w:r>
      <w:r w:rsidR="00AC7459">
        <w:t>distributed residence times calculated from Lagrangian drifters likely represent an underestimation</w:t>
      </w:r>
      <w:r w:rsidR="00B567B0">
        <w:t xml:space="preserve"> since the mean flow speed from drifters was consistently higher than Eulerian methods.</w:t>
      </w:r>
      <w:r w:rsidR="00AC7459">
        <w:t xml:space="preserve"> </w:t>
      </w:r>
      <w:r w:rsidR="00B567B0">
        <w:t>F</w:t>
      </w:r>
      <w:r w:rsidR="001817DC">
        <w:t>urther application of the residence times</w:t>
      </w:r>
      <w:r w:rsidR="00B567B0">
        <w:t xml:space="preserve"> presented here</w:t>
      </w:r>
      <w:r w:rsidR="001817DC">
        <w:t xml:space="preserve"> must be appropriate to</w:t>
      </w:r>
      <w:r w:rsidR="00AC7459">
        <w:t xml:space="preserve"> the research question</w:t>
      </w:r>
      <w:r w:rsidR="00B567B0">
        <w:t xml:space="preserve">, whether the interest is in residence time of near-surface water or total volumetric </w:t>
      </w:r>
      <w:commentRangeStart w:id="98"/>
      <w:r w:rsidR="00B567B0">
        <w:t>flux</w:t>
      </w:r>
      <w:commentRangeEnd w:id="98"/>
      <w:r w:rsidR="00517175">
        <w:rPr>
          <w:rStyle w:val="CommentReference"/>
        </w:rPr>
        <w:commentReference w:id="98"/>
      </w:r>
      <w:r w:rsidR="00AC7459">
        <w:t>.</w:t>
      </w:r>
      <w:commentRangeEnd w:id="97"/>
      <w:r w:rsidR="007C12D4">
        <w:rPr>
          <w:rStyle w:val="CommentReference"/>
        </w:rPr>
        <w:commentReference w:id="97"/>
      </w:r>
    </w:p>
    <w:p w14:paraId="165ADEF0" w14:textId="59920B78" w:rsidR="00576BC7" w:rsidRDefault="000A4C38" w:rsidP="001477A6">
      <w:pPr>
        <w:spacing w:after="0"/>
      </w:pPr>
      <w:r>
        <w:t xml:space="preserve">Quantifying residence time and flow patterns in relation to </w:t>
      </w:r>
      <w:r w:rsidR="0086742C">
        <w:t xml:space="preserve">end-member </w:t>
      </w:r>
      <w:r>
        <w:t>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xml:space="preserve">. </w:t>
      </w:r>
      <w:commentRangeStart w:id="99"/>
      <w:r>
        <w:t xml:space="preserve">The end-member forcing conditions could also be further refined to describe wave heights and wind speeds of varying magnitude, or combined with an empirical relationship accounting for varying tide stage, for finer-resolution predictive models of current </w:t>
      </w:r>
      <w:commentRangeStart w:id="100"/>
      <w:r>
        <w:t>speeds</w:t>
      </w:r>
      <w:commentRangeEnd w:id="99"/>
      <w:r w:rsidR="00014876">
        <w:rPr>
          <w:rStyle w:val="CommentReference"/>
        </w:rPr>
        <w:commentReference w:id="99"/>
      </w:r>
      <w:commentRangeEnd w:id="100"/>
      <w:r w:rsidR="00517175">
        <w:t>.</w:t>
      </w:r>
      <w:r w:rsidR="00253C86">
        <w:rPr>
          <w:rStyle w:val="CommentReference"/>
        </w:rPr>
        <w:commentReference w:id="100"/>
      </w:r>
    </w:p>
    <w:p w14:paraId="3727529D" w14:textId="473D274E" w:rsidR="00576BC7" w:rsidRDefault="00FE25A3" w:rsidP="001477A6">
      <w:pPr>
        <w:spacing w:after="0"/>
      </w:pPr>
      <w:r>
        <w:t>W</w:t>
      </w:r>
      <w:r w:rsidR="002F3DCE">
        <w:rPr>
          <w:rStyle w:val="CommentReference"/>
        </w:rPr>
        <w:commentReference w:id="101"/>
      </w:r>
      <w:r w:rsidR="000A4C38">
        <w:t xml:space="preserve">ater circulation is critical for understanding both the natural ecological processes and the impacts of anthropogenic </w:t>
      </w:r>
      <w:r>
        <w:t>activities</w:t>
      </w:r>
      <w:r w:rsidR="000A4C38">
        <w:t xml:space="preserve"> on coral reefs. This study showed </w:t>
      </w:r>
      <w:r w:rsidR="000A4C38">
        <w:lastRenderedPageBreak/>
        <w:t xml:space="preserve">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4F5E726"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4A3CC0E0" w14:textId="4A030398" w:rsidR="00453D9E" w:rsidRPr="00453D9E" w:rsidRDefault="00924D98">
      <w:pPr>
        <w:pStyle w:val="NormalWeb"/>
        <w:ind w:left="480" w:hanging="480"/>
        <w:divId w:val="819536872"/>
        <w:rPr>
          <w:rFonts w:ascii="Times" w:hAnsi="Times" w:cs="Times"/>
          <w:noProof/>
        </w:rPr>
      </w:pPr>
      <w:r>
        <w:fldChar w:fldCharType="begin" w:fldLock="1"/>
      </w:r>
      <w:r>
        <w:instrText xml:space="preserve">ADDIN Mendeley Bibliography CSL_BIBLIOGRAPHY </w:instrText>
      </w:r>
      <w:r>
        <w:fldChar w:fldCharType="separate"/>
      </w:r>
      <w:r w:rsidR="00453D9E" w:rsidRPr="00453D9E">
        <w:rPr>
          <w:rFonts w:ascii="Times" w:hAnsi="Times" w:cs="Times"/>
          <w:noProof/>
        </w:rPr>
        <w:t xml:space="preserve">Andutta FP, Kingsford MJ, Wolanski E (2012) “Sticky water” enables the retention of larvae in a reef mosaic. Estuar. Coast. Shelf Sci. 101:54–63 </w:t>
      </w:r>
    </w:p>
    <w:p w14:paraId="17C02E10"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Austin J, Atkinson S (2004) The Design and Testing of Small, Low-cost GPS-tracked Surface Drifters. Estuaries 27:1026–1029 </w:t>
      </w:r>
    </w:p>
    <w:p w14:paraId="42B3E9BD"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Bilger RW, Atkinson MJ (1992) Anomalous mass transfer of phosphate on coral reef flats. Limnol. Oceanogr. 37:261–272 </w:t>
      </w:r>
    </w:p>
    <w:p w14:paraId="0B1ACDE8"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CH2M HILL (1984) Oceanographic Studies in Support of American Samoa Wastewater Facilities Planning. </w:t>
      </w:r>
    </w:p>
    <w:p w14:paraId="1E59F362"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Craig P (2009) Natural History Guide to American Samoa. National Park of American Samoa, Pago Pago, American Samoa </w:t>
      </w:r>
    </w:p>
    <w:p w14:paraId="7BDAAF9E"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Davis R (1991) Lagrangian ocean studies. Annu. Rev. Fluid Mech. 23:43–64 </w:t>
      </w:r>
    </w:p>
    <w:p w14:paraId="0F90495F"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2D5B767D"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Erftemeijer PL a, Riegl B, Hoeksema BW, Todd P a. (2012) Environmental impacts of dredging and other sediment disturbances on corals: A review. Mar. Pollut. Bull. 64:1737–1765 </w:t>
      </w:r>
    </w:p>
    <w:p w14:paraId="28DD5CFF"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Falter JL, Atkinson MJ, Merrifield MA (2004) Mass-transfer limitation of nutrient uptake by a wave-dominated reef flat community. Limnol. Oceanogr. 49:1820–1831 </w:t>
      </w:r>
    </w:p>
    <w:p w14:paraId="4F457655"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36D97099"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Hemer MA, Fan Y, Mori N, Semedo A, Wang XL (2013) Projected changes in wave climate from a multi-model ensemble. Nat. Clim. Chang. 3:471–476 </w:t>
      </w:r>
    </w:p>
    <w:p w14:paraId="4EC16FA1"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Hench JL, Leichter JJ, Monismith SG (2008) Episodic circulation and exchange in a wave-driven coral reef and lagoon system. Limnol. Oceanogr. 2681–2694 </w:t>
      </w:r>
    </w:p>
    <w:p w14:paraId="6DE4495B"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69DF080A"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lastRenderedPageBreak/>
        <w:t>Hoeke RK (2010) An investigation of wave-dominated coral reef hydrodynamics. James Cook University</w:t>
      </w:r>
    </w:p>
    <w:p w14:paraId="2C445BB3"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557EA35D"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764E0F9B"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BB9B1EF"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Jacob L, Wiles P, Aitaoto T, Yuen SL (2012) Coastal Currents in American Samoa. Their Role in Marine Protected Area Network Design. </w:t>
      </w:r>
    </w:p>
    <w:p w14:paraId="0DEBE4C9"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2DB4A705"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Kenyon KE (1969) Stokes drift for random gravity waves. J. Geophys. Res. 74:6991–6994 </w:t>
      </w:r>
    </w:p>
    <w:p w14:paraId="067846E8"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King DB, Lackey TC, Gailani JZ, Shafer DJ (2012) Fate of Suspended Dredge Material at Apra Harbor, Guam: Particle Tracking Around Coral Reefs. </w:t>
      </w:r>
    </w:p>
    <w:p w14:paraId="4F44EED3"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228AE581"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Lowe RJ, Falter JL (2015) Oceanic Forcing of Coral Reefs. Ann. Rev. Mar. Sci. 7:43–66 </w:t>
      </w:r>
    </w:p>
    <w:p w14:paraId="459338F7"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Lowe RJ, Falter JL, Monismith SG, Atkinson MJ (2009a) Wave-Driven Circulation of a Coastal Reef–Lagoon System. J. Phys. Oceanogr. 39:873–893 </w:t>
      </w:r>
    </w:p>
    <w:p w14:paraId="3BFD30ED"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Lowe RJ, Falter JL, Monismith SG, Atkinson MJ (2009b) A numerical study of circulation in a coastal reef-lagoon system. J. Geophys. Res. Ocean. 114:1–18 </w:t>
      </w:r>
    </w:p>
    <w:p w14:paraId="7B4ABBBA"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7D10C148"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lastRenderedPageBreak/>
        <w:t xml:space="preserve">Militello A, Scheffner NW, Thompson EF (2003) Hurrican-Induced Stage-Frequency Relationships for the Territory of American Samoa. USACOE Technical Report CHL-98-33. </w:t>
      </w:r>
    </w:p>
    <w:p w14:paraId="06D3EAF5"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0AE97FF7"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NOAA National Data Buoy Center (2014) Online data for station NSTP6. http://www.ndbc.noaa.gov/station_page.php?station=NSTP6 </w:t>
      </w:r>
    </w:p>
    <w:p w14:paraId="3ADEDABB"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127A1406"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705EE6B8"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Siegel DA, Kinlan BP, Gaines SD (2003) Lagrangian descriptions of marine larval dispersion. Mar. Ecol. Prog. Ser. </w:t>
      </w:r>
    </w:p>
    <w:p w14:paraId="03C6180F"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Stokes GG (1847) On the theory of oscillatory waves. Trans. Cambridge Philos. Soc. 8:441–473 </w:t>
      </w:r>
    </w:p>
    <w:p w14:paraId="6195AAA0"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Storlazzi CD, Brown EK, Field ME (2006a) The application of acoustic Doppler current profilers to measure the timing and patterns of coral larval dispersal. Coral Reefs 25:369–381 </w:t>
      </w:r>
    </w:p>
    <w:p w14:paraId="45BF9849"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62421264"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Storlazzi CD, Field ME, Bothner MH, Presto MK, Draut AE (2009) Sedimentation processes in a coral reef embayment: Hanalei Bay, Kauai. Mar. Geol. 264:140–151 </w:t>
      </w:r>
    </w:p>
    <w:p w14:paraId="1BC8796C"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74E6D7B5"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6EE32CA"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lastRenderedPageBreak/>
        <w:t xml:space="preserve">Taebi S, Lowe RJ, Pattiaratchi CB, Ivey GN, Symonds G, Brinkman R (2011) Nearshore circulation in a tropical fringing reef system. J. Geophys. Res. Ocean. 116:1–15 </w:t>
      </w:r>
    </w:p>
    <w:p w14:paraId="0B1F48ED"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Tartinville B, Deleersnijder E, Rancher J (1997) The water residence time in the Mururoa atoll lagoon: sensitivity analysis of a three-dimensional model. Coral Reefs 16:193–203 </w:t>
      </w:r>
    </w:p>
    <w:p w14:paraId="4A3D61E5"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Thompson EF, Demirbilek Z (2002) Wave Response, Pago Pago Harbor, Island of Tutuila, Territory of American Samoa. USACOE Coastal and Hydraulics Laboratory ERDC/CHL TR-02-20. </w:t>
      </w:r>
    </w:p>
    <w:p w14:paraId="2FE17811"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Tolman HL (2009) User manual and system documentation of WAVEWATCH III version 3.14. NOAA National Center for Environmental Prediction Technical Note. </w:t>
      </w:r>
    </w:p>
    <w:p w14:paraId="77C7F0E6"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Vetter O (2013) Inter-Disciplinary Study of Flow Dynamics and Sedimentation Effects on Coral Colonies in Faga’alu Bay, American Samoa: Oceanographic Investigation Summary. NOAA CRCP Project #417. </w:t>
      </w:r>
    </w:p>
    <w:p w14:paraId="4C71A7C2"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Vetter O, Becker JM, Merrifield MA, Pequignet AC, Aucan J, Boc SJ, Pollock CE (2010) Wave setup over a Pacific Island fringing reef. J. Geophys. Res. 115:C12066 </w:t>
      </w:r>
    </w:p>
    <w:p w14:paraId="3F3D8F39"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7AC5E11"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Wiles P, Aitaoto T, Lam Yuen S (2010) Current Surveys between Potential Marine Managed Areas in American Samoa. </w:t>
      </w:r>
    </w:p>
    <w:p w14:paraId="6AA17C47"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Wolanski E, Martinez JA, Richmond RH (2009) Quantifying the impact of watershed urbanization on a coral reef: Maunalua Bay, Hawaii. Estuar. Coast. Shelf Sci. 84:259–268 </w:t>
      </w:r>
    </w:p>
    <w:p w14:paraId="5029A248"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Wyatt ASJ, Falter JL, Lowe RJ, Humphries S, Waite AM (2012) Oceanographic forcing of nutrient uptake and release over a fringing coral reef. Limnol. Oceanogr. 57:401–419 </w:t>
      </w:r>
    </w:p>
    <w:p w14:paraId="684392F9"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036A4D1A" w14:textId="77777777" w:rsidR="00453D9E" w:rsidRPr="00453D9E" w:rsidRDefault="00453D9E">
      <w:pPr>
        <w:pStyle w:val="NormalWeb"/>
        <w:ind w:left="480" w:hanging="480"/>
        <w:divId w:val="819536872"/>
        <w:rPr>
          <w:rFonts w:ascii="Times" w:hAnsi="Times" w:cs="Times"/>
          <w:noProof/>
        </w:rPr>
      </w:pPr>
      <w:r w:rsidRPr="00453D9E">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102"/>
      <w:r>
        <w:lastRenderedPageBreak/>
        <w:t>Tables</w:t>
      </w:r>
      <w:commentRangeEnd w:id="102"/>
      <w:r w:rsidR="00014309">
        <w:rPr>
          <w:rStyle w:val="CommentReference"/>
          <w:rFonts w:eastAsiaTheme="minorEastAsia" w:cstheme="minorBidi"/>
          <w:b w:val="0"/>
          <w:bCs w:val="0"/>
          <w:color w:val="auto"/>
        </w:rPr>
        <w:commentReference w:id="102"/>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103"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104"/>
      <w:r>
        <w:t>Figure 1</w:t>
      </w:r>
      <w:commentRangeEnd w:id="104"/>
      <w:r w:rsidR="00014309">
        <w:rPr>
          <w:rStyle w:val="CommentReference"/>
        </w:rPr>
        <w:commentReference w:id="104"/>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26617679"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r w:rsidR="00236C6A" w:rsidRPr="00D02043">
        <w:rPr>
          <w:highlight w:val="yellow"/>
        </w:rPr>
        <w:t>.</w:t>
      </w:r>
      <w:r w:rsidR="00D02043" w:rsidRPr="00D02043">
        <w:rPr>
          <w:highlight w:val="yellow"/>
        </w:rPr>
        <w:t xml:space="preserve"> At high tide</w:t>
      </w:r>
    </w:p>
    <w:p w14:paraId="7FF17073" w14:textId="77777777" w:rsidR="00014309" w:rsidRDefault="00014309" w:rsidP="00414911">
      <w:pPr>
        <w:spacing w:after="0"/>
        <w:ind w:firstLine="0"/>
      </w:pPr>
    </w:p>
    <w:p w14:paraId="66970D0C" w14:textId="02DCAADE" w:rsidR="00576BC7" w:rsidRDefault="000A4C38" w:rsidP="00414911">
      <w:pPr>
        <w:spacing w:after="0"/>
        <w:ind w:firstLine="0"/>
      </w:pPr>
      <w:r>
        <w:t xml:space="preserve">Figure 3.  Time series of physical forcing data was used to define end-member </w:t>
      </w:r>
      <w:r w:rsidR="00014309">
        <w:t xml:space="preserve">forcing </w:t>
      </w:r>
      <w:r>
        <w:t>periods for analysis. a) Tidal stage. b) Wind speed. c) Wind speed and direction. d) Wave height. e) Wave period. f) Wave height and direction. Vectors denote direction "to". Wind data are from NDBC station NSTP6; wave model data</w:t>
      </w:r>
      <w:r w:rsidR="00B567B0">
        <w:t xml:space="preserve"> (significant wave height, average wave period, peak wave direction)</w:t>
      </w:r>
      <w:r>
        <w:t xml:space="preserve"> are from NOAA </w:t>
      </w:r>
      <w:commentRangeStart w:id="105"/>
      <w:r>
        <w:t>WW3</w:t>
      </w:r>
      <w:commentRangeEnd w:id="105"/>
      <w:r w:rsidR="005E15FE">
        <w:rPr>
          <w:rStyle w:val="CommentReference"/>
        </w:rPr>
        <w:commentReference w:id="105"/>
      </w:r>
      <w:r>
        <w:t xml:space="preserve">. </w:t>
      </w:r>
    </w:p>
    <w:p w14:paraId="140C22D3" w14:textId="77777777" w:rsidR="00545A43" w:rsidRDefault="00545A43" w:rsidP="00545A43">
      <w:pPr>
        <w:spacing w:after="0"/>
        <w:ind w:firstLine="0"/>
      </w:pPr>
    </w:p>
    <w:p w14:paraId="1560C2EA" w14:textId="2722592E" w:rsidR="00545A43" w:rsidRDefault="00545A43" w:rsidP="00545A43">
      <w:pPr>
        <w:spacing w:after="0"/>
        <w:ind w:firstLine="0"/>
      </w:pPr>
      <w:r>
        <w:t xml:space="preserve">Figure 4.  Time series of acoustic current profiler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106"/>
      <w:r>
        <w:t>3</w:t>
      </w:r>
      <w:commentRangeEnd w:id="106"/>
      <w:r>
        <w:rPr>
          <w:rStyle w:val="CommentReference"/>
        </w:rPr>
        <w:commentReference w:id="106"/>
      </w:r>
      <w:r>
        <w:t>.</w:t>
      </w:r>
    </w:p>
    <w:p w14:paraId="135757BE" w14:textId="77777777" w:rsidR="00014309" w:rsidRDefault="00014309" w:rsidP="00414911">
      <w:pPr>
        <w:spacing w:after="0"/>
        <w:ind w:firstLine="0"/>
      </w:pPr>
    </w:p>
    <w:p w14:paraId="1E64DAB0" w14:textId="5C7E5637" w:rsidR="008456E5" w:rsidRDefault="00545A43" w:rsidP="00414911">
      <w:pPr>
        <w:spacing w:after="0"/>
        <w:ind w:firstLine="0"/>
      </w:pPr>
      <w:r>
        <w:t>Figure 5</w:t>
      </w:r>
      <w:r w:rsidR="008456E5">
        <w:t xml:space="preserve">. </w:t>
      </w:r>
      <w:r w:rsidR="002463B6">
        <w:t>H</w:t>
      </w:r>
      <w:r w:rsidR="008456E5" w:rsidRPr="008456E5">
        <w:t>istograms of all drifter speeds (cm s</w:t>
      </w:r>
      <w:r w:rsidR="008456E5" w:rsidRPr="008456E5">
        <w:rPr>
          <w:vertAlign w:val="superscript"/>
        </w:rPr>
        <w:t>-1</w:t>
      </w:r>
      <w:r w:rsidR="008456E5" w:rsidRPr="008456E5">
        <w:t>) during end member periods TIDE, WIND, and WAVE.</w:t>
      </w:r>
      <w:r w:rsidR="002463B6">
        <w:t xml:space="preserve"> Mean (solid vertical line) and median (dotted vertical line) are drifter speed </w:t>
      </w:r>
      <w:r w:rsidR="002463B6" w:rsidRPr="008456E5">
        <w:t>(cm s</w:t>
      </w:r>
      <w:r w:rsidR="002463B6" w:rsidRPr="008456E5">
        <w:rPr>
          <w:vertAlign w:val="superscript"/>
        </w:rPr>
        <w:t>-1</w:t>
      </w:r>
      <w:r w:rsidR="002463B6" w:rsidRPr="008456E5">
        <w:t xml:space="preserve">) </w:t>
      </w:r>
      <w:r w:rsidR="002463B6">
        <w:t>for each end member.</w:t>
      </w:r>
      <w:r w:rsidR="008456E5" w:rsidRPr="008456E5">
        <w:t xml:space="preserve"> </w:t>
      </w:r>
      <w:proofErr w:type="gramStart"/>
      <w:r w:rsidR="008456E5" w:rsidRPr="008456E5">
        <w:t>Both</w:t>
      </w:r>
      <w:proofErr w:type="gramEnd"/>
      <w:r w:rsidR="008456E5" w:rsidRPr="008456E5">
        <w:t xml:space="preserve"> parametric pair-wise t-tests and non-parametric pair-wise Mann-Whitney u-tests supported the conclusion that mean speeds for each end member period are significantly different than each other (p&lt;0.001).</w:t>
      </w:r>
    </w:p>
    <w:p w14:paraId="50666EBC" w14:textId="77777777" w:rsidR="00014309" w:rsidRDefault="00014309" w:rsidP="00414911">
      <w:pPr>
        <w:spacing w:after="0"/>
        <w:ind w:firstLine="0"/>
      </w:pPr>
    </w:p>
    <w:p w14:paraId="61A728E7" w14:textId="69769436" w:rsidR="00576BC7" w:rsidRDefault="000A4C38" w:rsidP="00414911">
      <w:pPr>
        <w:spacing w:after="0"/>
        <w:ind w:firstLine="0"/>
      </w:pPr>
      <w:r>
        <w:t xml:space="preserve">Figure </w:t>
      </w:r>
      <w:r w:rsidR="008456E5">
        <w:t>6</w:t>
      </w:r>
      <w:r>
        <w:t>. Map of all drifter tracks during the experiment, colored by speed (</w:t>
      </w:r>
      <w:r w:rsidR="002C3BF8">
        <w:t>m s</w:t>
      </w:r>
      <w:r w:rsidR="002C3BF8" w:rsidRPr="002C3BF8">
        <w:rPr>
          <w:vertAlign w:val="superscript"/>
        </w:rPr>
        <w:t>-</w:t>
      </w:r>
      <w:commentRangeStart w:id="107"/>
      <w:commentRangeStart w:id="108"/>
      <w:r w:rsidR="002C3BF8" w:rsidRPr="002C3BF8">
        <w:rPr>
          <w:vertAlign w:val="superscript"/>
        </w:rPr>
        <w:t>1</w:t>
      </w:r>
      <w:commentRangeEnd w:id="107"/>
      <w:commentRangeEnd w:id="108"/>
      <w:r w:rsidR="00C408DB">
        <w:rPr>
          <w:rStyle w:val="CommentReference"/>
        </w:rPr>
        <w:commentReference w:id="107"/>
      </w:r>
      <w:r w:rsidR="00D54515">
        <w:rPr>
          <w:rStyle w:val="CommentReference"/>
        </w:rPr>
        <w:commentReference w:id="108"/>
      </w:r>
      <w:r>
        <w:t>).</w:t>
      </w:r>
    </w:p>
    <w:p w14:paraId="6B292465" w14:textId="77777777" w:rsidR="008456E5" w:rsidRDefault="008456E5" w:rsidP="00414911">
      <w:pPr>
        <w:spacing w:after="0"/>
        <w:ind w:firstLine="0"/>
      </w:pPr>
    </w:p>
    <w:p w14:paraId="64D91123" w14:textId="14B2CF41" w:rsidR="00576BC7" w:rsidRDefault="000A4C38" w:rsidP="00414911">
      <w:pPr>
        <w:spacing w:after="0"/>
        <w:ind w:firstLine="0"/>
      </w:pPr>
      <w:r>
        <w:t xml:space="preserve">Figure </w:t>
      </w:r>
      <w:r w:rsidR="008456E5">
        <w:t>7</w:t>
      </w:r>
      <w:r>
        <w:t xml:space="preserve">.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r w:rsidR="000056D4">
        <w:t>Black dots indicate the location of the ADCP, start of the progressive vector.</w:t>
      </w:r>
      <w:r>
        <w:t xml:space="preserve"> </w:t>
      </w:r>
    </w:p>
    <w:p w14:paraId="616AD7F1" w14:textId="77777777" w:rsidR="00014309" w:rsidRDefault="00014309" w:rsidP="00414911">
      <w:pPr>
        <w:spacing w:after="0"/>
        <w:ind w:firstLine="0"/>
      </w:pPr>
    </w:p>
    <w:p w14:paraId="76736924" w14:textId="0604887C" w:rsidR="00576BC7" w:rsidRDefault="000A4C38" w:rsidP="00414911">
      <w:pPr>
        <w:spacing w:after="0"/>
        <w:ind w:firstLine="0"/>
      </w:pPr>
      <w:commentRangeStart w:id="109"/>
      <w:r>
        <w:lastRenderedPageBreak/>
        <w:t xml:space="preserve">Figure </w:t>
      </w:r>
      <w:r w:rsidR="008456E5">
        <w:t>8</w:t>
      </w:r>
      <w:r>
        <w:t xml:space="preserve">. </w:t>
      </w:r>
      <w:commentRangeEnd w:id="109"/>
      <w:r w:rsidR="00014309">
        <w:rPr>
          <w:rStyle w:val="CommentReference"/>
        </w:rPr>
        <w:commentReference w:id="109"/>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4FA7D8B6" w:rsidR="00576BC7" w:rsidRDefault="000A4C38" w:rsidP="00414911">
      <w:pPr>
        <w:spacing w:after="0"/>
        <w:ind w:firstLine="0"/>
      </w:pPr>
      <w:r>
        <w:t xml:space="preserve">Figure </w:t>
      </w:r>
      <w:r w:rsidR="008456E5">
        <w:t>9</w:t>
      </w:r>
      <w:r>
        <w:t xml:space="preserve">.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p w14:paraId="6681B903" w14:textId="77777777" w:rsidR="004550A2" w:rsidRDefault="004550A2" w:rsidP="004E12C9">
      <w:pPr>
        <w:spacing w:after="0"/>
        <w:ind w:firstLine="0"/>
      </w:pPr>
    </w:p>
    <w:p w14:paraId="3793E741" w14:textId="0026BBE3" w:rsidR="004550A2" w:rsidRDefault="004550A2" w:rsidP="004E12C9">
      <w:pPr>
        <w:spacing w:after="0"/>
        <w:ind w:firstLine="0"/>
      </w:pPr>
      <w:r>
        <w:fldChar w:fldCharType="begin" w:fldLock="1"/>
      </w:r>
      <w:r w:rsidR="0047729C">
        <w:instrText>ADDIN CSL_CITATION { "citationItems" : [ { "id" : "ITEM-1",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1",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6b)", "plainTextFormattedCitation" : "(Storlazzi et al. 2006b)", "previouslyFormattedCitation" : "(Storlazzi et al. 2006b)" }, "properties" : { "noteIndex" : 0 }, "schema" : "https://github.com/citation-style-language/schema/raw/master/csl-citation.json" }</w:instrText>
      </w:r>
      <w:r>
        <w:fldChar w:fldCharType="separate"/>
      </w:r>
      <w:r w:rsidRPr="004550A2">
        <w:rPr>
          <w:noProof/>
        </w:rPr>
        <w:t>(Storlazzi et al. 2006b)</w:t>
      </w:r>
      <w:r>
        <w:fldChar w:fldCharType="end"/>
      </w:r>
    </w:p>
    <w:sectPr w:rsidR="004550A2"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4836C37D" w14:textId="0D7544DE" w:rsidR="00B62CD3" w:rsidRDefault="00B62CD3">
      <w:pPr>
        <w:pStyle w:val="CommentText"/>
      </w:pPr>
      <w:r>
        <w:rPr>
          <w:rStyle w:val="CommentReference"/>
        </w:rPr>
        <w:annotationRef/>
      </w:r>
      <w:r>
        <w:t>300 words maximum – I tried to make cuts</w:t>
      </w:r>
    </w:p>
  </w:comment>
  <w:comment w:id="1" w:author="Trent Biggs" w:date="2015-10-21T12:18:00Z" w:initials="TB">
    <w:p w14:paraId="4653F7F2" w14:textId="77777777" w:rsidR="00B62CD3" w:rsidRDefault="00B62CD3">
      <w:pPr>
        <w:pStyle w:val="CommentText"/>
      </w:pPr>
      <w:r>
        <w:rPr>
          <w:rStyle w:val="CommentReference"/>
        </w:rPr>
        <w:annotationRef/>
      </w:r>
      <w:r>
        <w:t>Or water circulation? Circulation could mean of the atmosphere.</w:t>
      </w:r>
    </w:p>
  </w:comment>
  <w:comment w:id="2" w:author="Trent Biggs" w:date="2015-10-21T12:46:00Z" w:initials="TB">
    <w:p w14:paraId="480F6F9E" w14:textId="77777777" w:rsidR="00B62CD3" w:rsidRDefault="00B62CD3">
      <w:pPr>
        <w:pStyle w:val="CommentText"/>
      </w:pPr>
      <w:r>
        <w:rPr>
          <w:rStyle w:val="CommentReference"/>
        </w:rPr>
        <w:annotationRef/>
      </w:r>
      <w:r>
        <w:t>How about:</w:t>
      </w:r>
    </w:p>
    <w:p w14:paraId="1339DBF7" w14:textId="77777777" w:rsidR="00B62CD3" w:rsidRDefault="00B62CD3">
      <w:pPr>
        <w:pStyle w:val="CommentText"/>
      </w:pPr>
    </w:p>
    <w:p w14:paraId="2DB844DC" w14:textId="77777777" w:rsidR="00B62CD3" w:rsidRDefault="00B62CD3">
      <w:pPr>
        <w:pStyle w:val="CommentText"/>
      </w:pPr>
      <w:r>
        <w:t>Ocean circulation is an important control on nutrient and sediment dynamics in coral reefs, but determination of circulations patterns often requires expensive</w:t>
      </w:r>
      <w:r>
        <w:rPr>
          <w:noProof/>
        </w:rPr>
        <w:t xml:space="preserve"> data collection and</w:t>
      </w:r>
      <w:r>
        <w:t xml:space="preserve"> modeling.</w:t>
      </w:r>
    </w:p>
  </w:comment>
  <w:comment w:id="3" w:author="Trent Biggs" w:date="2015-10-21T12:37:00Z" w:initials="TB">
    <w:p w14:paraId="11367342" w14:textId="77777777" w:rsidR="00B62CD3" w:rsidRDefault="00B62CD3">
      <w:pPr>
        <w:pStyle w:val="CommentText"/>
      </w:pPr>
      <w:r>
        <w:rPr>
          <w:rStyle w:val="CommentReference"/>
        </w:rPr>
        <w:annotationRef/>
      </w:r>
      <w:r>
        <w:t>This could be cut down if needed.</w:t>
      </w:r>
    </w:p>
  </w:comment>
  <w:comment w:id="4" w:author="Trent Biggs" w:date="2015-10-21T12:26:00Z" w:initials="TB">
    <w:p w14:paraId="467D4492" w14:textId="77777777" w:rsidR="00B62CD3" w:rsidRDefault="00B62CD3">
      <w:pPr>
        <w:pStyle w:val="CommentText"/>
      </w:pPr>
      <w:r>
        <w:rPr>
          <w:rStyle w:val="CommentReference"/>
        </w:rPr>
        <w:annotationRef/>
      </w:r>
      <w:r>
        <w:t xml:space="preserve">Rearrange to be </w:t>
      </w:r>
      <w:proofErr w:type="spellStart"/>
      <w:r>
        <w:t>be</w:t>
      </w:r>
      <w:proofErr w:type="spellEnd"/>
      <w:r>
        <w:t xml:space="preserve"> shorter?  Too many modifiers in front of ‘embayment”</w:t>
      </w:r>
    </w:p>
  </w:comment>
  <w:comment w:id="5" w:author="Trent Biggs" w:date="2015-10-21T12:28:00Z" w:initials="TB">
    <w:p w14:paraId="55CC24DE" w14:textId="77777777" w:rsidR="00B62CD3" w:rsidRDefault="00B62CD3">
      <w:pPr>
        <w:pStyle w:val="CommentText"/>
      </w:pPr>
      <w:r>
        <w:rPr>
          <w:rStyle w:val="CommentReference"/>
        </w:rPr>
        <w:annotationRef/>
      </w:r>
      <w:r>
        <w:t xml:space="preserve">The residence time over the whole flat wasn’t 0.04 </w:t>
      </w:r>
      <w:proofErr w:type="spellStart"/>
      <w:r>
        <w:t>hr</w:t>
      </w:r>
      <w:proofErr w:type="spellEnd"/>
      <w:r>
        <w:t>, was it?</w:t>
      </w:r>
    </w:p>
  </w:comment>
  <w:comment w:id="6" w:author="Alex Messina" w:date="2015-11-18T08:40:00Z" w:initials="AM">
    <w:p w14:paraId="132FD8F3" w14:textId="2DFA6428" w:rsidR="00B62CD3" w:rsidRDefault="00B62CD3">
      <w:pPr>
        <w:pStyle w:val="CommentText"/>
      </w:pPr>
      <w:r>
        <w:rPr>
          <w:rStyle w:val="CommentReference"/>
        </w:rPr>
        <w:annotationRef/>
      </w:r>
      <w:r>
        <w:t>No, those are the ranges over the whole embayment</w:t>
      </w:r>
    </w:p>
  </w:comment>
  <w:comment w:id="7" w:author="Alex Messina" w:date="2015-09-18T09:24:00Z" w:initials="AM">
    <w:p w14:paraId="53F5E9D9" w14:textId="5302B0B3" w:rsidR="00B62CD3" w:rsidRDefault="00B62CD3">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8" w:author="Trent Biggs" w:date="2015-10-21T12:30:00Z" w:initials="TB">
    <w:p w14:paraId="6BE23C03" w14:textId="77777777" w:rsidR="00B62CD3" w:rsidRDefault="00B62CD3">
      <w:pPr>
        <w:pStyle w:val="CommentText"/>
      </w:pPr>
      <w:r>
        <w:rPr>
          <w:rStyle w:val="CommentReference"/>
        </w:rPr>
        <w:annotationRef/>
      </w:r>
      <w:r>
        <w:t>Is the channel incised or relic?  Not necessarily important.</w:t>
      </w:r>
    </w:p>
  </w:comment>
  <w:comment w:id="9" w:author="Liv Herdman" w:date="2015-11-09T09:58:00Z" w:initials="LH">
    <w:p w14:paraId="263ADD31" w14:textId="26612F74" w:rsidR="00B62CD3" w:rsidRDefault="00B62CD3">
      <w:pPr>
        <w:pStyle w:val="CommentText"/>
      </w:pPr>
      <w:r>
        <w:rPr>
          <w:rStyle w:val="CommentReference"/>
        </w:rPr>
        <w:annotationRef/>
      </w:r>
      <w:r>
        <w:t>What do you mean by "the influence of stokes drift"? Is support for this statement provided in the manuscript?</w:t>
      </w:r>
    </w:p>
  </w:comment>
  <w:comment w:id="10" w:author="Alex Messina" w:date="2015-12-09T09:45:00Z" w:initials="AM">
    <w:p w14:paraId="00BDCB86" w14:textId="19004F1B" w:rsidR="00B62CD3" w:rsidRDefault="00B62CD3">
      <w:pPr>
        <w:pStyle w:val="CommentText"/>
      </w:pPr>
      <w:r>
        <w:rPr>
          <w:rStyle w:val="CommentReference"/>
        </w:rPr>
        <w:annotationRef/>
      </w:r>
      <w:r>
        <w:t>Stokes Drift increases speed of drifters but it is not accounted for by Eulerian ADCPs.</w:t>
      </w:r>
    </w:p>
  </w:comment>
  <w:comment w:id="11" w:author="Liv Herdman" w:date="2015-11-07T20:41:00Z" w:initials="LH">
    <w:p w14:paraId="38BD1F82" w14:textId="4A6E8901" w:rsidR="00B62CD3" w:rsidRDefault="00B62CD3">
      <w:pPr>
        <w:pStyle w:val="CommentText"/>
      </w:pPr>
      <w:r>
        <w:rPr>
          <w:rStyle w:val="CommentReference"/>
        </w:rPr>
        <w:annotationRef/>
      </w:r>
      <w:r>
        <w:t>A great reference for residence time and temperature is also Herdman et al 2013 ;-)</w:t>
      </w:r>
    </w:p>
  </w:comment>
  <w:comment w:id="12" w:author="Alex Messina" w:date="2015-12-09T10:06:00Z" w:initials="AM">
    <w:p w14:paraId="280BA27B" w14:textId="4D02FFB7" w:rsidR="00B62CD3" w:rsidRDefault="00B62CD3">
      <w:pPr>
        <w:pStyle w:val="CommentText"/>
      </w:pPr>
      <w:r>
        <w:t xml:space="preserve">2013 or 2015? </w:t>
      </w:r>
    </w:p>
    <w:p w14:paraId="7E517F2D" w14:textId="34CB631F" w:rsidR="00B62CD3" w:rsidRDefault="00B62CD3">
      <w:pPr>
        <w:pStyle w:val="CommentText"/>
      </w:pPr>
      <w:r>
        <w:rPr>
          <w:rStyle w:val="CommentReference"/>
        </w:rPr>
        <w:annotationRef/>
      </w:r>
      <w:proofErr w:type="spellStart"/>
      <w:r>
        <w:t>Herdman</w:t>
      </w:r>
      <w:proofErr w:type="spellEnd"/>
      <w:r>
        <w:t xml:space="preserve"> 2015 Heat balances and thermally driven lagoon-ocean </w:t>
      </w:r>
      <w:proofErr w:type="spellStart"/>
      <w:r>
        <w:t>exchangeson</w:t>
      </w:r>
      <w:proofErr w:type="spellEnd"/>
      <w:r>
        <w:t xml:space="preserve"> a tropical coral reef </w:t>
      </w:r>
      <w:proofErr w:type="gramStart"/>
      <w:r>
        <w:t>system(</w:t>
      </w:r>
      <w:proofErr w:type="gramEnd"/>
      <w:r>
        <w:t>Moorea, French Polynesia)</w:t>
      </w:r>
    </w:p>
  </w:comment>
  <w:comment w:id="13" w:author="Alex Messina" w:date="2015-09-28T09:22:00Z" w:initials="AM">
    <w:p w14:paraId="6EDF28F6" w14:textId="77777777" w:rsidR="00B62CD3" w:rsidRDefault="00B62CD3" w:rsidP="002D54BF">
      <w:pPr>
        <w:spacing w:after="0"/>
      </w:pPr>
      <w:r>
        <w:rPr>
          <w:rStyle w:val="CommentReference"/>
        </w:rPr>
        <w:annotationRef/>
      </w:r>
      <w:r>
        <w:t>CUT</w:t>
      </w:r>
    </w:p>
    <w:p w14:paraId="023345F4" w14:textId="77777777" w:rsidR="00B62CD3" w:rsidRDefault="00B62CD3" w:rsidP="002D54BF">
      <w:pPr>
        <w:spacing w:after="0"/>
      </w:pPr>
    </w:p>
    <w:p w14:paraId="040F5A5E" w14:textId="77777777" w:rsidR="00B62CD3" w:rsidRDefault="00B62CD3"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B62CD3" w:rsidRDefault="00B62CD3" w:rsidP="002D54BF">
      <w:pPr>
        <w:pStyle w:val="CommentText"/>
      </w:pPr>
    </w:p>
  </w:comment>
  <w:comment w:id="15" w:author="Libe Washburn" w:date="2015-10-19T06:59:00Z" w:initials="LW">
    <w:p w14:paraId="665C7E23" w14:textId="5118D9DC" w:rsidR="00B62CD3" w:rsidRDefault="00B62CD3">
      <w:pPr>
        <w:pStyle w:val="CommentText"/>
      </w:pPr>
      <w:r>
        <w:rPr>
          <w:rStyle w:val="CommentReference"/>
        </w:rPr>
        <w:annotationRef/>
      </w:r>
      <w:r>
        <w:t>I don’t think these methods are used because of difficulties in Eulerian methods. They have their own advantages that motivate their use. Suggest rewriting.</w:t>
      </w:r>
    </w:p>
  </w:comment>
  <w:comment w:id="17" w:author="Trent Biggs" w:date="2015-10-21T12:46:00Z" w:initials="TB">
    <w:p w14:paraId="5B4E1F31" w14:textId="77777777" w:rsidR="00B62CD3" w:rsidRDefault="00B62CD3">
      <w:pPr>
        <w:pStyle w:val="CommentText"/>
      </w:pPr>
      <w:r>
        <w:rPr>
          <w:rStyle w:val="CommentReference"/>
        </w:rPr>
        <w:annotationRef/>
      </w:r>
      <w:r>
        <w:t>(</w:t>
      </w:r>
      <w:proofErr w:type="gramStart"/>
      <w:r>
        <w:t>e.g</w:t>
      </w:r>
      <w:proofErr w:type="gramEnd"/>
      <w:r>
        <w:t>. &lt; 1km)</w:t>
      </w:r>
    </w:p>
  </w:comment>
  <w:comment w:id="16" w:author="Libe Washburn" w:date="2015-10-19T07:02:00Z" w:initials="LW">
    <w:p w14:paraId="63BA9CA6" w14:textId="2C5C5A32" w:rsidR="00B62CD3" w:rsidRDefault="00B62CD3">
      <w:pPr>
        <w:pStyle w:val="CommentText"/>
      </w:pPr>
      <w:r>
        <w:rPr>
          <w:rStyle w:val="CommentReference"/>
        </w:rPr>
        <w:annotationRef/>
      </w:r>
      <w:r>
        <w:t>Minor point: Here I think you are referring to satellite optical remote sensing approaches. There are other approaches such as active remote sensing, not just from satellites, that work through clouds and have high spatial resolution. Maybe clarify this point.</w:t>
      </w:r>
    </w:p>
  </w:comment>
  <w:comment w:id="18" w:author="Libe Washburn" w:date="2015-10-23T07:55:00Z" w:initials="LW">
    <w:p w14:paraId="5A417AC8" w14:textId="7909402C" w:rsidR="00B62CD3" w:rsidRDefault="00B62CD3">
      <w:pPr>
        <w:pStyle w:val="CommentText"/>
      </w:pPr>
      <w:r>
        <w:rPr>
          <w:rStyle w:val="CommentReference"/>
        </w:rPr>
        <w:annotationRef/>
      </w:r>
      <w:r>
        <w:t>Suggest deleting this and adding another requirement of modeling since all methods require significant expertise. Also, this sentence about modeling seems out of place since the rest of the paragraph focuses on Eulerian and Lagrangian observational approaches.</w:t>
      </w:r>
    </w:p>
  </w:comment>
  <w:comment w:id="19" w:author="Trent Biggs" w:date="2015-10-21T13:01:00Z" w:initials="TB">
    <w:p w14:paraId="606914B5" w14:textId="77777777" w:rsidR="00B62CD3" w:rsidRDefault="00B62CD3">
      <w:pPr>
        <w:pStyle w:val="CommentText"/>
      </w:pPr>
      <w:r>
        <w:rPr>
          <w:rStyle w:val="CommentReference"/>
        </w:rPr>
        <w:annotationRef/>
      </w:r>
      <w:r>
        <w:t>Keep your verb close to your subject.</w:t>
      </w:r>
    </w:p>
  </w:comment>
  <w:comment w:id="20" w:author="Libe Washburn" w:date="2015-10-19T07:23:00Z" w:initials="LW">
    <w:p w14:paraId="425B6521" w14:textId="64DBDB46" w:rsidR="00B62CD3" w:rsidRDefault="00B62CD3">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21" w:author="Libe Washburn" w:date="2015-10-23T07:58:00Z" w:initials="LW">
    <w:p w14:paraId="5E0CEE0C" w14:textId="655FCC18" w:rsidR="00B62CD3" w:rsidRDefault="00B62CD3">
      <w:pPr>
        <w:pStyle w:val="CommentText"/>
      </w:pPr>
      <w:r>
        <w:rPr>
          <w:rStyle w:val="CommentReference"/>
        </w:rPr>
        <w:annotationRef/>
      </w:r>
      <w:r>
        <w:t>Minor point: Suggest using “were” since “data” is considered plural. Suggest being consistent throughout paper.</w:t>
      </w:r>
    </w:p>
  </w:comment>
  <w:comment w:id="22" w:author="Libe Washburn" w:date="2015-10-23T07:59:00Z" w:initials="LW">
    <w:p w14:paraId="476529D7" w14:textId="05764EB1" w:rsidR="00B62CD3" w:rsidRDefault="00B62CD3">
      <w:pPr>
        <w:pStyle w:val="CommentText"/>
      </w:pPr>
      <w:r>
        <w:rPr>
          <w:rStyle w:val="CommentReference"/>
        </w:rPr>
        <w:annotationRef/>
      </w:r>
      <w:r>
        <w:t>Not clear what is an “insular shelf”, but maybe this is specialized terminology.</w:t>
      </w:r>
    </w:p>
  </w:comment>
  <w:comment w:id="23" w:author="Libe Washburn" w:date="2015-10-19T07:34:00Z" w:initials="LW">
    <w:p w14:paraId="7BD590EE" w14:textId="0AAC1ECC" w:rsidR="00B62CD3" w:rsidRDefault="00B62CD3">
      <w:pPr>
        <w:pStyle w:val="CommentText"/>
      </w:pPr>
      <w:r>
        <w:rPr>
          <w:rStyle w:val="CommentReference"/>
        </w:rPr>
        <w:annotationRef/>
      </w:r>
      <w:r>
        <w:t>Are these the same as the “</w:t>
      </w:r>
      <w:proofErr w:type="spellStart"/>
      <w:r>
        <w:t>Backreef</w:t>
      </w:r>
      <w:proofErr w:type="spellEnd"/>
      <w:r>
        <w:t xml:space="preserve"> Pools” identified in Figure 1? If so, I suggest clarifying that. The black text is difficult to see against the dark background in Figure 1.</w:t>
      </w:r>
    </w:p>
  </w:comment>
  <w:comment w:id="24" w:author="Libe Washburn" w:date="2015-10-19T07:29:00Z" w:initials="LW">
    <w:p w14:paraId="15163221" w14:textId="421AD27C" w:rsidR="00B62CD3" w:rsidRDefault="00B62CD3">
      <w:pPr>
        <w:pStyle w:val="CommentText"/>
      </w:pPr>
      <w:r>
        <w:rPr>
          <w:rStyle w:val="CommentReference"/>
        </w:rPr>
        <w:annotationRef/>
      </w:r>
      <w:r>
        <w:t>Is this shown in Figure 1? If so I suggest indicating its position. Also it would be helpful to identify Faga'alu Stream in Figure 1.</w:t>
      </w:r>
    </w:p>
  </w:comment>
  <w:comment w:id="25" w:author="Trent Biggs" w:date="2015-10-21T13:05:00Z" w:initials="TB">
    <w:p w14:paraId="6212561A" w14:textId="77777777" w:rsidR="00B62CD3" w:rsidRDefault="00B62CD3">
      <w:pPr>
        <w:pStyle w:val="CommentText"/>
      </w:pPr>
      <w:r>
        <w:rPr>
          <w:rStyle w:val="CommentReference"/>
        </w:rPr>
        <w:annotationRef/>
      </w:r>
      <w:r>
        <w:t>Reword.</w:t>
      </w:r>
    </w:p>
  </w:comment>
  <w:comment w:id="26" w:author="Libe Washburn" w:date="2015-10-19T07:31:00Z" w:initials="LW">
    <w:p w14:paraId="473B9392" w14:textId="5FE01A24" w:rsidR="00B62CD3" w:rsidRDefault="00B62CD3">
      <w:pPr>
        <w:pStyle w:val="CommentText"/>
      </w:pPr>
      <w:r>
        <w:rPr>
          <w:rStyle w:val="CommentReference"/>
        </w:rPr>
        <w:annotationRef/>
      </w:r>
      <w:r>
        <w:t>In Figure 1 you identify “North Reef” and “South Reef”. Are these what you refer to here. If so, I suggest using consistent terms</w:t>
      </w:r>
    </w:p>
  </w:comment>
  <w:comment w:id="27" w:author="Liv Herdman" w:date="2015-11-07T20:51:00Z" w:initials="LH">
    <w:p w14:paraId="746BD98D" w14:textId="404954BF" w:rsidR="00B62CD3" w:rsidRDefault="00B62CD3">
      <w:pPr>
        <w:pStyle w:val="CommentText"/>
      </w:pPr>
      <w:r>
        <w:rPr>
          <w:rStyle w:val="CommentReference"/>
        </w:rPr>
        <w:annotationRef/>
      </w:r>
      <w:r>
        <w:t xml:space="preserve">Does density vary spatially within the southern reef ie more dense near the reef crest? Or are there mini- channels created by the reef growth?  If it is a fairly even and random distribution of corals in the </w:t>
      </w:r>
      <w:proofErr w:type="spellStart"/>
      <w:r>
        <w:t>Acropora</w:t>
      </w:r>
      <w:proofErr w:type="spellEnd"/>
      <w:r>
        <w:t xml:space="preserve"> thickets then this description is adequate. But, channels and these types of features would be important to describe in terms of drifter flow paths and would be a big part of the cause of the spatial heterogeneity you are investigating</w:t>
      </w:r>
    </w:p>
  </w:comment>
  <w:comment w:id="28" w:author="Liv Herdman" w:date="2015-11-07T21:04:00Z" w:initials="LH">
    <w:p w14:paraId="379229FF" w14:textId="7D61FCE4" w:rsidR="00B62CD3" w:rsidRDefault="00B62CD3">
      <w:pPr>
        <w:pStyle w:val="CommentText"/>
      </w:pPr>
      <w:r>
        <w:rPr>
          <w:rStyle w:val="CommentReference"/>
        </w:rPr>
        <w:annotationRef/>
      </w:r>
      <w:r>
        <w:t>How much of the housing stuck up out of the top of the water.</w:t>
      </w:r>
    </w:p>
  </w:comment>
  <w:comment w:id="29" w:author="Libe Washburn" w:date="2015-10-23T08:13:00Z" w:initials="LW">
    <w:p w14:paraId="688774BB" w14:textId="77777777" w:rsidR="00B62CD3" w:rsidRDefault="00B62CD3" w:rsidP="00E3204A">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30" w:author="Trent Biggs" w:date="2015-10-21T14:49:00Z" w:initials="TB">
    <w:p w14:paraId="2F962A83" w14:textId="77777777" w:rsidR="00B62CD3" w:rsidRDefault="00B62CD3" w:rsidP="00E3204A">
      <w:pPr>
        <w:pStyle w:val="CommentText"/>
      </w:pPr>
      <w:r>
        <w:rPr>
          <w:rStyle w:val="CommentReference"/>
        </w:rPr>
        <w:annotationRef/>
      </w:r>
      <w:r>
        <w:t>I think this goes in methods.</w:t>
      </w:r>
    </w:p>
  </w:comment>
  <w:comment w:id="31" w:author="Libe Washburn" w:date="2015-10-19T07:42:00Z" w:initials="LW">
    <w:p w14:paraId="71A7F327" w14:textId="71D63CC9" w:rsidR="00B62CD3" w:rsidRDefault="00B62CD3">
      <w:pPr>
        <w:pStyle w:val="CommentText"/>
      </w:pPr>
      <w:r>
        <w:rPr>
          <w:rStyle w:val="CommentReference"/>
        </w:rPr>
        <w:annotationRef/>
      </w:r>
      <w:r>
        <w:t>Not clear what you mean by “resampled”. For example, did you compute a 1-minute running mean and then sub-sample to 1 point per minute?</w:t>
      </w:r>
    </w:p>
  </w:comment>
  <w:comment w:id="32" w:author="Liv Herdman" w:date="2015-11-07T21:36:00Z" w:initials="LH">
    <w:p w14:paraId="71BB62EC" w14:textId="3CCEE9DA" w:rsidR="00B62CD3" w:rsidRDefault="00B62CD3">
      <w:pPr>
        <w:pStyle w:val="CommentText"/>
      </w:pPr>
      <w:r>
        <w:rPr>
          <w:rStyle w:val="CommentReference"/>
        </w:rPr>
        <w:annotationRef/>
      </w:r>
      <w:proofErr w:type="gramStart"/>
      <w:r>
        <w:t>by</w:t>
      </w:r>
      <w:proofErr w:type="gramEnd"/>
      <w:r>
        <w:t xml:space="preserve"> resampled do you mean averaged or smoothed some how? Resampling sounds like you have removed a lot of data, which doesn't usually reduce signal to noise ratio.</w:t>
      </w:r>
    </w:p>
  </w:comment>
  <w:comment w:id="33" w:author="Liv Herdman" w:date="2015-11-07T20:54:00Z" w:initials="LH">
    <w:p w14:paraId="5AFE85D3" w14:textId="7160DCD2" w:rsidR="00B62CD3" w:rsidRDefault="00B62CD3">
      <w:pPr>
        <w:pStyle w:val="CommentText"/>
      </w:pPr>
      <w:r>
        <w:rPr>
          <w:rStyle w:val="CommentReference"/>
        </w:rPr>
        <w:annotationRef/>
      </w:r>
      <w:r>
        <w:t>Did they never get stuck? How did you handle this?</w:t>
      </w:r>
    </w:p>
  </w:comment>
  <w:comment w:id="34" w:author="Libe Washburn" w:date="2015-10-19T07:50:00Z" w:initials="LW">
    <w:p w14:paraId="475241CF" w14:textId="42C2E667" w:rsidR="00B62CD3" w:rsidRDefault="00B62CD3">
      <w:pPr>
        <w:pStyle w:val="CommentText"/>
      </w:pPr>
      <w:r>
        <w:rPr>
          <w:rStyle w:val="CommentReference"/>
        </w:rPr>
        <w:annotationRef/>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comment>
  <w:comment w:id="36" w:author="Libe Washburn" w:date="2015-10-19T08:21:00Z" w:initials="LW">
    <w:p w14:paraId="367812A6" w14:textId="77777777" w:rsidR="00B62CD3" w:rsidRDefault="00B62CD3" w:rsidP="00B5670E">
      <w:pPr>
        <w:pStyle w:val="CommentText"/>
      </w:pPr>
      <w:r>
        <w:rPr>
          <w:rStyle w:val="CommentReference"/>
        </w:rPr>
        <w:annotationRef/>
      </w:r>
      <w:r>
        <w:t xml:space="preserve">As mentioned above, give blanking distance in methods section. </w:t>
      </w:r>
    </w:p>
  </w:comment>
  <w:comment w:id="35" w:author="Libe Washburn" w:date="2015-10-22T07:04:00Z" w:initials="LW">
    <w:p w14:paraId="37702EDD" w14:textId="77777777" w:rsidR="00B62CD3" w:rsidRDefault="00B62CD3" w:rsidP="00B5670E">
      <w:pPr>
        <w:pStyle w:val="CommentText"/>
      </w:pPr>
      <w:r>
        <w:rPr>
          <w:rStyle w:val="CommentReference"/>
        </w:rPr>
        <w:annotationRef/>
      </w:r>
      <w:r>
        <w:t>This paragraph seems more appropriate for the methods section.</w:t>
      </w:r>
    </w:p>
  </w:comment>
  <w:comment w:id="37" w:author="Liv Herdman" w:date="2015-11-09T10:08:00Z" w:initials="LH">
    <w:p w14:paraId="590BD448" w14:textId="35DBA2D3" w:rsidR="00B62CD3" w:rsidRDefault="00B62CD3">
      <w:pPr>
        <w:pStyle w:val="CommentText"/>
      </w:pPr>
      <w:r>
        <w:rPr>
          <w:rStyle w:val="CommentReference"/>
        </w:rPr>
        <w:annotationRef/>
      </w:r>
      <w:r>
        <w:t>I would like a little more description of this end-member business, but maybe the rest of your audience is more familiar with this approach</w:t>
      </w:r>
    </w:p>
  </w:comment>
  <w:comment w:id="38" w:author="Libe Washburn" w:date="2015-10-19T07:53:00Z" w:initials="LW">
    <w:p w14:paraId="7D07223F" w14:textId="787ED0FD" w:rsidR="00B62CD3" w:rsidRDefault="00B62CD3">
      <w:pPr>
        <w:pStyle w:val="CommentText"/>
      </w:pPr>
      <w:r>
        <w:rPr>
          <w:rStyle w:val="CommentReference"/>
        </w:rPr>
        <w:annotationRef/>
      </w:r>
      <w:r>
        <w:t>I couldn’t see this in Figure 1.</w:t>
      </w:r>
    </w:p>
  </w:comment>
  <w:comment w:id="39" w:author="Liv Herdman" w:date="2015-11-07T21:37:00Z" w:initials="LH">
    <w:p w14:paraId="04FF4CC1" w14:textId="513046FA" w:rsidR="00B62CD3" w:rsidRDefault="00B62CD3">
      <w:pPr>
        <w:pStyle w:val="CommentText"/>
      </w:pPr>
      <w:r>
        <w:rPr>
          <w:rStyle w:val="CommentReference"/>
        </w:rPr>
        <w:annotationRef/>
      </w:r>
      <w:r>
        <w:t>Why not show it?</w:t>
      </w:r>
    </w:p>
  </w:comment>
  <w:comment w:id="40" w:author="Libe Washburn" w:date="2015-10-19T09:31:00Z" w:initials="LW">
    <w:p w14:paraId="470BD123" w14:textId="1F85A187" w:rsidR="00B62CD3" w:rsidRDefault="00B62CD3">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41" w:author="Libe Washburn" w:date="2015-10-19T08:01:00Z" w:initials="LW">
    <w:p w14:paraId="7EC2FC26" w14:textId="1C740C3F" w:rsidR="00B62CD3" w:rsidRDefault="00B62CD3">
      <w:pPr>
        <w:pStyle w:val="CommentText"/>
      </w:pPr>
      <w:r>
        <w:rPr>
          <w:rStyle w:val="CommentReference"/>
        </w:rPr>
        <w:annotationRef/>
      </w:r>
      <w:r>
        <w:t>I wasn’t clear why you used the term EOF here and elsewhere. Principal axis currents can be obtained from an EOF approach, but they can also be computed directly without using EOFs.</w:t>
      </w:r>
    </w:p>
  </w:comment>
  <w:comment w:id="42" w:author="Libe Washburn" w:date="2015-10-23T08:03:00Z" w:initials="LW">
    <w:p w14:paraId="0B6FCABE" w14:textId="0FADA2A2" w:rsidR="00B62CD3" w:rsidRDefault="00B62CD3">
      <w:pPr>
        <w:pStyle w:val="CommentText"/>
      </w:pPr>
      <w:r>
        <w:rPr>
          <w:rStyle w:val="CommentReference"/>
        </w:rPr>
        <w:annotationRef/>
      </w:r>
      <w:r>
        <w:t>Suggest discussing why 100 m by 100 m bins were selected. I assume it is because you need areas that encompassed sufficient numbers of drifters.</w:t>
      </w:r>
    </w:p>
  </w:comment>
  <w:comment w:id="43" w:author="Alex Messina" w:date="2015-12-09T16:51:00Z" w:initials="AM">
    <w:p w14:paraId="1786C322" w14:textId="175EFE9E" w:rsidR="00B62CD3" w:rsidRDefault="00B62CD3">
      <w:pPr>
        <w:pStyle w:val="CommentText"/>
      </w:pPr>
      <w:r>
        <w:rPr>
          <w:rStyle w:val="CommentReference"/>
        </w:rPr>
        <w:annotationRef/>
      </w:r>
      <w:r>
        <w:t>Cut out:</w:t>
      </w:r>
    </w:p>
    <w:p w14:paraId="5CADEBC7" w14:textId="4C1549A3" w:rsidR="00B62CD3" w:rsidRDefault="00B62CD3">
      <w:pPr>
        <w:pStyle w:val="CommentText"/>
      </w:pPr>
      <w:r>
        <w:t xml:space="preserve">to demonstrate the usefulness of Lagrangian methods </w:t>
      </w:r>
      <w:r>
        <w:rPr>
          <w:rStyle w:val="CommentReference"/>
        </w:rPr>
        <w:annotationRef/>
      </w:r>
      <w:r>
        <w:t>for describing spatial flow patterns compared to projected flow from Eulerian methods, and</w:t>
      </w:r>
    </w:p>
  </w:comment>
  <w:comment w:id="44" w:author="Libe Washburn" w:date="2015-10-19T08:13:00Z" w:initials="LW">
    <w:p w14:paraId="7135F19E" w14:textId="0CD71453" w:rsidR="00B62CD3" w:rsidRDefault="00B62CD3">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45" w:author="Liv Herdman" w:date="2015-11-09T10:14:00Z" w:initials="LH">
    <w:p w14:paraId="7A2F73DF" w14:textId="02BD17A1" w:rsidR="00B62CD3" w:rsidRDefault="00B62CD3">
      <w:pPr>
        <w:pStyle w:val="CommentText"/>
      </w:pPr>
      <w:r>
        <w:rPr>
          <w:rStyle w:val="CommentReference"/>
        </w:rPr>
        <w:annotationRef/>
      </w:r>
      <w:r>
        <w:t>It might be helpful for the reader if you point out that although large waves also occured earlier in the record they came from a direction that did not hit the reef, this briefly caused me some confusion.</w:t>
      </w:r>
    </w:p>
  </w:comment>
  <w:comment w:id="46" w:author="Libe Washburn" w:date="2015-10-19T08:18:00Z" w:initials="LW">
    <w:p w14:paraId="068EE92B" w14:textId="5A0EB8EB" w:rsidR="00B62CD3" w:rsidRDefault="00B62CD3">
      <w:pPr>
        <w:pStyle w:val="CommentText"/>
      </w:pPr>
      <w:r>
        <w:rPr>
          <w:rStyle w:val="CommentReference"/>
        </w:rPr>
        <w:annotationRef/>
      </w:r>
      <w:r>
        <w:t>Figure 4d shows the maximum wave height was just under 1.4 m at the beginning of YD 50. It’s lower on YD 50.</w:t>
      </w:r>
    </w:p>
  </w:comment>
  <w:comment w:id="47" w:author="Libe Washburn" w:date="2015-10-22T07:08:00Z" w:initials="LW">
    <w:p w14:paraId="0D540921" w14:textId="53EA3C57" w:rsidR="00B62CD3" w:rsidRDefault="00B62CD3">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48" w:author="Trent Biggs" w:date="2015-10-21T14:41:00Z" w:initials="TB">
    <w:p w14:paraId="76FB4741" w14:textId="77777777" w:rsidR="00B62CD3" w:rsidRDefault="00B62CD3">
      <w:pPr>
        <w:pStyle w:val="CommentText"/>
      </w:pPr>
      <w:r>
        <w:rPr>
          <w:rStyle w:val="CommentReference"/>
        </w:rPr>
        <w:annotationRef/>
      </w:r>
      <w:r>
        <w:t>Why “AS”, why not ADCP1 or A1?</w:t>
      </w:r>
    </w:p>
  </w:comment>
  <w:comment w:id="49" w:author="Trent Biggs" w:date="2015-10-21T14:36:00Z" w:initials="TB">
    <w:p w14:paraId="382D22F4" w14:textId="77777777" w:rsidR="00B62CD3" w:rsidRDefault="00B62CD3">
      <w:pPr>
        <w:pStyle w:val="CommentText"/>
      </w:pPr>
      <w:r>
        <w:rPr>
          <w:rStyle w:val="CommentReference"/>
        </w:rPr>
        <w:annotationRef/>
      </w:r>
      <w:r>
        <w:t>It would be helpful to indicate AS1-5 on the maps in Figure 4 since it’s hard to visually align them using Fig 1.</w:t>
      </w:r>
    </w:p>
  </w:comment>
  <w:comment w:id="50" w:author="Trent Biggs" w:date="2015-10-21T14:43:00Z" w:initials="TB">
    <w:p w14:paraId="03D0E6B5" w14:textId="77777777" w:rsidR="00B62CD3" w:rsidRDefault="00B62CD3">
      <w:pPr>
        <w:pStyle w:val="CommentText"/>
      </w:pPr>
      <w:r>
        <w:rPr>
          <w:rStyle w:val="CommentReference"/>
        </w:rPr>
        <w:annotationRef/>
      </w:r>
      <w:r>
        <w:t>I don’t clearly see the correlation between speed at AS2 and wind speed/wave height.  IS there a statistically significant correlation between them?</w:t>
      </w:r>
    </w:p>
  </w:comment>
  <w:comment w:id="51" w:author="Libe Washburn" w:date="2015-10-23T08:10:00Z" w:initials="LW">
    <w:p w14:paraId="1A813514" w14:textId="77777777" w:rsidR="00B62CD3" w:rsidRDefault="00B62CD3">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52" w:author="Trent Biggs" w:date="2015-10-21T14:48:00Z" w:initials="TB">
    <w:p w14:paraId="7560A376" w14:textId="77777777" w:rsidR="00B62CD3" w:rsidRDefault="00B62CD3">
      <w:pPr>
        <w:pStyle w:val="CommentText"/>
      </w:pPr>
      <w:r>
        <w:rPr>
          <w:rStyle w:val="CommentReference"/>
        </w:rPr>
        <w:annotationRef/>
      </w:r>
      <w:r>
        <w:t>This seems like an important conclusion?  Or old news to oceanographers?</w:t>
      </w:r>
    </w:p>
  </w:comment>
  <w:comment w:id="54" w:author="Trent Biggs" w:date="2015-10-21T15:03:00Z" w:initials="TB">
    <w:p w14:paraId="4B6B7EB7" w14:textId="77777777" w:rsidR="00B62CD3" w:rsidRDefault="00B62CD3" w:rsidP="008456E5">
      <w:pPr>
        <w:pStyle w:val="CommentText"/>
      </w:pPr>
      <w:r>
        <w:rPr>
          <w:rStyle w:val="CommentReference"/>
        </w:rPr>
        <w:annotationRef/>
      </w:r>
      <w:r>
        <w:t>Are they statistically significantly different?  ANOVA.</w:t>
      </w:r>
    </w:p>
  </w:comment>
  <w:comment w:id="55" w:author="Trent Biggs" w:date="2015-10-21T15:03:00Z" w:initials="TB">
    <w:p w14:paraId="75E91E86" w14:textId="77777777" w:rsidR="00B62CD3" w:rsidRDefault="00B62CD3" w:rsidP="008456E5">
      <w:pPr>
        <w:pStyle w:val="CommentText"/>
      </w:pPr>
      <w:r>
        <w:rPr>
          <w:rStyle w:val="CommentReference"/>
        </w:rPr>
        <w:annotationRef/>
      </w:r>
      <w:r>
        <w:t>Why is there a range—can’t you calculate mean flow speeds over the whole domain?</w:t>
      </w:r>
    </w:p>
  </w:comment>
  <w:comment w:id="53" w:author="Libe Washburn" w:date="2015-10-22T07:54:00Z" w:initials="LW">
    <w:p w14:paraId="0B44F80A" w14:textId="77777777" w:rsidR="00B62CD3" w:rsidRDefault="00B62CD3" w:rsidP="008456E5">
      <w:pPr>
        <w:pStyle w:val="CommentText"/>
      </w:pPr>
      <w:r>
        <w:rPr>
          <w:rStyle w:val="CommentReference"/>
        </w:rPr>
        <w:annotationRef/>
      </w:r>
      <w:r>
        <w:t>Suggest incorporating these into Table 1. If you keep the text as is, I would use the names of your end-member forcing regimes.</w:t>
      </w:r>
    </w:p>
  </w:comment>
  <w:comment w:id="56" w:author="Libe Washburn" w:date="2015-10-23T08:11:00Z" w:initials="LW">
    <w:p w14:paraId="53E0C34F" w14:textId="6C40C1B3" w:rsidR="00B62CD3" w:rsidRDefault="00B62CD3">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B62CD3" w:rsidRDefault="00B62CD3" w:rsidP="00350817">
      <w:pPr>
        <w:pStyle w:val="CommentText"/>
        <w:ind w:firstLine="0"/>
      </w:pPr>
    </w:p>
  </w:comment>
  <w:comment w:id="57" w:author="Libe Washburn" w:date="2015-10-23T08:14:00Z" w:initials="LW">
    <w:p w14:paraId="00C3C251" w14:textId="27C61CC1" w:rsidR="00B62CD3" w:rsidRDefault="00B62CD3">
      <w:pPr>
        <w:pStyle w:val="CommentText"/>
      </w:pPr>
      <w:r>
        <w:rPr>
          <w:rStyle w:val="CommentReference"/>
        </w:rPr>
        <w:annotationRef/>
      </w:r>
      <w:r>
        <w:t>Was the tide beginning to ebb when these higher current speeds were observed?</w:t>
      </w:r>
    </w:p>
  </w:comment>
  <w:comment w:id="58" w:author="Libe Washburn" w:date="2015-10-23T08:23:00Z" w:initials="LW">
    <w:p w14:paraId="1E5D4072" w14:textId="5327D60A" w:rsidR="00B62CD3" w:rsidRDefault="00B62CD3" w:rsidP="00055C2D">
      <w:pPr>
        <w:pStyle w:val="CommentText"/>
      </w:pPr>
      <w:r>
        <w:rPr>
          <w:rStyle w:val="CommentReference"/>
        </w:rPr>
        <w:annotationRef/>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comment>
  <w:comment w:id="60" w:author="Trent Biggs" w:date="2015-10-21T14:50:00Z" w:initials="TB">
    <w:p w14:paraId="39A7A570" w14:textId="77777777" w:rsidR="00B62CD3" w:rsidRDefault="00B62CD3">
      <w:pPr>
        <w:pStyle w:val="CommentText"/>
      </w:pPr>
      <w:r>
        <w:rPr>
          <w:rStyle w:val="CommentReference"/>
        </w:rPr>
        <w:annotationRef/>
      </w:r>
      <w:r>
        <w:t>And directions?</w:t>
      </w:r>
    </w:p>
  </w:comment>
  <w:comment w:id="59" w:author="Libe Washburn" w:date="2015-10-22T07:16:00Z" w:initials="LW">
    <w:p w14:paraId="436CDD4B" w14:textId="7AA91575" w:rsidR="00B62CD3" w:rsidRDefault="00B62CD3">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61" w:author="Liv Herdman" w:date="2015-11-09T10:26:00Z" w:initials="LH">
    <w:p w14:paraId="6C68C910" w14:textId="3EFFD8AE" w:rsidR="00B62CD3" w:rsidRDefault="00B62CD3">
      <w:pPr>
        <w:pStyle w:val="CommentText"/>
      </w:pPr>
      <w:r>
        <w:rPr>
          <w:rStyle w:val="CommentReference"/>
        </w:rPr>
        <w:annotationRef/>
      </w:r>
      <w:r>
        <w:t>I am confused, if there are 6 drifter releases during the wind case shouldn't there be six different progressive vectors from each ADCP location to compare to the releases?</w:t>
      </w:r>
    </w:p>
  </w:comment>
  <w:comment w:id="62" w:author="Trent Biggs" w:date="2015-10-21T14:54:00Z" w:initials="TB">
    <w:p w14:paraId="79A6B812" w14:textId="77777777" w:rsidR="00B62CD3" w:rsidRDefault="00B62CD3">
      <w:pPr>
        <w:pStyle w:val="CommentText"/>
      </w:pPr>
      <w:r>
        <w:rPr>
          <w:rStyle w:val="CommentReference"/>
        </w:rPr>
        <w:annotationRef/>
      </w:r>
      <w:r>
        <w:t>Better than AS2?  Does this need to be quantified?</w:t>
      </w:r>
    </w:p>
  </w:comment>
  <w:comment w:id="63" w:author="Liv Herdman" w:date="2015-11-09T10:37:00Z" w:initials="LH">
    <w:p w14:paraId="70051A99" w14:textId="42C20F1A" w:rsidR="00B62CD3" w:rsidRDefault="00B62CD3">
      <w:pPr>
        <w:pStyle w:val="CommentText"/>
      </w:pPr>
      <w:r>
        <w:rPr>
          <w:rStyle w:val="CommentReference"/>
        </w:rPr>
        <w:annotationRef/>
      </w:r>
      <w:r>
        <w:t xml:space="preserve">Does this correspond to TIDE i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tidal conditions)</w:t>
      </w:r>
    </w:p>
  </w:comment>
  <w:comment w:id="64" w:author="Liv Herdman" w:date="2015-11-09T10:29:00Z" w:initials="LH">
    <w:p w14:paraId="67214CF3" w14:textId="0391E956" w:rsidR="00B62CD3" w:rsidRDefault="00B62CD3">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65" w:author="Libe Washburn" w:date="2015-10-22T07:25:00Z" w:initials="LW">
    <w:p w14:paraId="44348AFD" w14:textId="21358D41" w:rsidR="00B62CD3" w:rsidRDefault="00B62CD3">
      <w:pPr>
        <w:pStyle w:val="CommentText"/>
      </w:pPr>
      <w:r>
        <w:rPr>
          <w:rStyle w:val="CommentReference"/>
        </w:rPr>
        <w:annotationRef/>
      </w:r>
      <w:r>
        <w:t>Separate and capitalize?</w:t>
      </w:r>
    </w:p>
  </w:comment>
  <w:comment w:id="66" w:author="Libe Washburn" w:date="2015-10-22T08:12:00Z" w:initials="LW">
    <w:p w14:paraId="14F10E57" w14:textId="6206AE2D" w:rsidR="00B62CD3" w:rsidRDefault="00B62CD3">
      <w:pPr>
        <w:pStyle w:val="CommentText"/>
      </w:pPr>
      <w:r>
        <w:rPr>
          <w:rStyle w:val="CommentReference"/>
        </w:rPr>
        <w:annotationRef/>
      </w:r>
      <w:r>
        <w:t>I suggest consistently using the names of the three categories of end-member forcing that you identify above.</w:t>
      </w:r>
    </w:p>
  </w:comment>
  <w:comment w:id="67" w:author="Libe Washburn" w:date="2015-10-22T07:30:00Z" w:initials="LW">
    <w:p w14:paraId="46A8DA0A" w14:textId="5C39DDBD" w:rsidR="00B62CD3" w:rsidRDefault="00B62CD3">
      <w:pPr>
        <w:pStyle w:val="CommentText"/>
      </w:pPr>
      <w:r>
        <w:rPr>
          <w:rStyle w:val="CommentReference"/>
        </w:rPr>
        <w:annotationRef/>
      </w:r>
      <w:r>
        <w:t>See previous comment.</w:t>
      </w:r>
    </w:p>
  </w:comment>
  <w:comment w:id="68" w:author="Libe Washburn" w:date="2015-10-23T08:24:00Z" w:initials="LW">
    <w:p w14:paraId="012CBD6D" w14:textId="46B79E03" w:rsidR="00B62CD3" w:rsidRDefault="00B62CD3">
      <w:pPr>
        <w:pStyle w:val="CommentText"/>
      </w:pPr>
      <w:r>
        <w:rPr>
          <w:rStyle w:val="CommentReference"/>
        </w:rPr>
        <w:annotationRef/>
      </w:r>
      <w:r>
        <w:t xml:space="preserve">Good, clear result. </w:t>
      </w:r>
    </w:p>
  </w:comment>
  <w:comment w:id="69" w:author="Libe Washburn" w:date="2015-10-22T08:11:00Z" w:initials="LW">
    <w:p w14:paraId="50DCB5DB" w14:textId="52652EEE" w:rsidR="00B62CD3" w:rsidRDefault="00B62CD3"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70" w:author="Libe Washburn" w:date="2015-10-22T07:45:00Z" w:initials="LW">
    <w:p w14:paraId="77E2AE58" w14:textId="27201D7D" w:rsidR="00B62CD3" w:rsidRDefault="00B62CD3">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71" w:author="Alex Messina" w:date="2015-09-02T14:32:00Z" w:initials="AM">
    <w:p w14:paraId="779FA4AE" w14:textId="77777777" w:rsidR="00B62CD3" w:rsidRDefault="00B62CD3"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72" w:author="Libe Washburn" w:date="2015-10-22T08:04:00Z" w:initials="LW">
    <w:p w14:paraId="639E300B" w14:textId="2B00C455" w:rsidR="00B62CD3" w:rsidRDefault="00B62CD3">
      <w:pPr>
        <w:pStyle w:val="CommentText"/>
      </w:pPr>
      <w:r>
        <w:rPr>
          <w:rStyle w:val="CommentReference"/>
        </w:rPr>
        <w:annotationRef/>
      </w:r>
      <w:r>
        <w:t>Here and elsewhere, suggest using “eccentric” or “has higher eccentricity” since eccentricity this is a parameter for ellipses that can be quantified.</w:t>
      </w:r>
    </w:p>
  </w:comment>
  <w:comment w:id="73" w:author="Libe Washburn" w:date="2015-10-22T08:00:00Z" w:initials="LW">
    <w:p w14:paraId="385EEACF" w14:textId="2C388641" w:rsidR="00B62CD3" w:rsidRDefault="00B62CD3">
      <w:pPr>
        <w:pStyle w:val="CommentText"/>
      </w:pPr>
      <w:r>
        <w:rPr>
          <w:rStyle w:val="CommentReference"/>
        </w:rPr>
        <w:annotationRef/>
      </w:r>
      <w:r>
        <w:t>Do you mean they had higher eccentricity?</w:t>
      </w:r>
    </w:p>
  </w:comment>
  <w:comment w:id="74" w:author="Libe Washburn" w:date="2015-10-22T08:13:00Z" w:initials="LW">
    <w:p w14:paraId="563AD668" w14:textId="62D15F59" w:rsidR="00B62CD3" w:rsidRDefault="00B62CD3">
      <w:pPr>
        <w:pStyle w:val="CommentText"/>
      </w:pPr>
      <w:r>
        <w:rPr>
          <w:rStyle w:val="CommentReference"/>
        </w:rPr>
        <w:annotationRef/>
      </w:r>
      <w:r>
        <w:t>Here and elsewhere do you mean the WIND end-member regime? I suggest being consistent throughout in doing this.</w:t>
      </w:r>
    </w:p>
  </w:comment>
  <w:comment w:id="75" w:author="Alex Messina" w:date="2015-12-11T12:54:00Z" w:initials="AM">
    <w:p w14:paraId="500120F1" w14:textId="1F3012AD" w:rsidR="00B62CD3" w:rsidRDefault="00B62CD3">
      <w:pPr>
        <w:pStyle w:val="CommentText"/>
      </w:pPr>
      <w:r>
        <w:rPr>
          <w:rStyle w:val="CommentReference"/>
        </w:rPr>
        <w:annotationRef/>
      </w:r>
      <w:proofErr w:type="spellStart"/>
      <w:r>
        <w:t>Taebi</w:t>
      </w:r>
      <w:proofErr w:type="spellEnd"/>
      <w:r>
        <w:t xml:space="preserve"> 2011 also found wind up to 10 m/s wasn’t very significant for driving flow</w:t>
      </w:r>
    </w:p>
    <w:p w14:paraId="07A42137" w14:textId="77777777" w:rsidR="00B62CD3" w:rsidRDefault="00B62CD3">
      <w:pPr>
        <w:pStyle w:val="CommentText"/>
      </w:pPr>
    </w:p>
    <w:p w14:paraId="146CC57F" w14:textId="77777777" w:rsidR="00B62CD3" w:rsidRDefault="00B62CD3" w:rsidP="00014876">
      <w:pPr>
        <w:pStyle w:val="CommentText"/>
      </w:pPr>
    </w:p>
    <w:p w14:paraId="2BE158D4" w14:textId="77777777" w:rsidR="00B62CD3" w:rsidRDefault="00B62CD3" w:rsidP="00014876">
      <w:pPr>
        <w:pStyle w:val="CommentText"/>
      </w:pPr>
      <w:r>
        <w:t>Winds had a very minor</w:t>
      </w:r>
    </w:p>
    <w:p w14:paraId="7F197FA0" w14:textId="77777777" w:rsidR="00B62CD3" w:rsidRDefault="00B62CD3" w:rsidP="00014876">
      <w:pPr>
        <w:pStyle w:val="CommentText"/>
      </w:pPr>
      <w:proofErr w:type="gramStart"/>
      <w:r>
        <w:t>influence</w:t>
      </w:r>
      <w:proofErr w:type="gramEnd"/>
      <w:r>
        <w:t xml:space="preserve"> on the reef circulation (despite periods of strong</w:t>
      </w:r>
    </w:p>
    <w:p w14:paraId="3BD91685" w14:textId="10420953" w:rsidR="00B62CD3" w:rsidRDefault="00B62CD3" w:rsidP="00014876">
      <w:pPr>
        <w:pStyle w:val="CommentText"/>
      </w:pPr>
      <w:proofErr w:type="gramStart"/>
      <w:r>
        <w:t>winds</w:t>
      </w:r>
      <w:proofErr w:type="gramEnd"/>
      <w:r>
        <w:t xml:space="preserve"> up to </w:t>
      </w:r>
      <w:r>
        <w:rPr>
          <w:rFonts w:ascii="Cambria Math" w:hAnsi="Cambria Math" w:cs="Cambria Math"/>
        </w:rPr>
        <w:t>∼</w:t>
      </w:r>
      <w:r>
        <w:t xml:space="preserve">10 m/s), and buoyancy effects were also </w:t>
      </w:r>
      <w:proofErr w:type="spellStart"/>
      <w:r>
        <w:t>neg-ligible</w:t>
      </w:r>
      <w:proofErr w:type="spellEnd"/>
      <w:r>
        <w:t>.</w:t>
      </w:r>
    </w:p>
  </w:comment>
  <w:comment w:id="76" w:author="Libe Washburn" w:date="2015-10-22T08:06:00Z" w:initials="LW">
    <w:p w14:paraId="476A2621" w14:textId="3B784532" w:rsidR="00B62CD3" w:rsidRDefault="00B62CD3">
      <w:pPr>
        <w:pStyle w:val="CommentText"/>
      </w:pPr>
      <w:r>
        <w:rPr>
          <w:rStyle w:val="CommentReference"/>
        </w:rPr>
        <w:annotationRef/>
      </w:r>
      <w:r>
        <w:t>Awkward sentence</w:t>
      </w:r>
    </w:p>
  </w:comment>
  <w:comment w:id="77" w:author="Trent Biggs" w:date="2015-10-22T11:16:00Z" w:initials="TB">
    <w:p w14:paraId="7C1263A7" w14:textId="77777777" w:rsidR="00B62CD3" w:rsidRDefault="00B62CD3">
      <w:pPr>
        <w:pStyle w:val="CommentText"/>
      </w:pPr>
      <w:r>
        <w:rPr>
          <w:rStyle w:val="CommentReference"/>
        </w:rPr>
        <w:annotationRef/>
      </w:r>
      <w:r>
        <w:t>Need?</w:t>
      </w:r>
    </w:p>
  </w:comment>
  <w:comment w:id="78" w:author="Libe Washburn" w:date="2015-10-23T06:47:00Z" w:initials="LW">
    <w:p w14:paraId="5489A056" w14:textId="09DAE124" w:rsidR="00B62CD3" w:rsidRDefault="00B62CD3">
      <w:pPr>
        <w:pStyle w:val="CommentText"/>
      </w:pPr>
      <w:r>
        <w:rPr>
          <w:rStyle w:val="CommentReference"/>
        </w:rPr>
        <w:annotationRef/>
      </w:r>
      <w:r>
        <w:t>Maybe retitle to something like “Spatial structure of residence times”.</w:t>
      </w:r>
    </w:p>
  </w:comment>
  <w:comment w:id="79" w:author="Libe Washburn" w:date="2015-10-22T08:17:00Z" w:initials="LW">
    <w:p w14:paraId="08035FF3" w14:textId="2B13C7B9" w:rsidR="00B62CD3" w:rsidRDefault="00B62CD3">
      <w:pPr>
        <w:pStyle w:val="CommentText"/>
      </w:pPr>
      <w:r>
        <w:rPr>
          <w:rStyle w:val="CommentReference"/>
        </w:rPr>
        <w:annotationRef/>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comment>
  <w:comment w:id="80" w:author="Libe Washburn" w:date="2015-10-23T08:26:00Z" w:initials="LW">
    <w:p w14:paraId="6DE19B58" w14:textId="7416B6F5" w:rsidR="00B62CD3" w:rsidRDefault="00B62CD3">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81" w:author="Libe Washburn" w:date="2015-10-23T06:53:00Z" w:initials="LW">
    <w:p w14:paraId="1975D35E" w14:textId="70BD70D9" w:rsidR="00B62CD3" w:rsidRDefault="00B62CD3" w:rsidP="000C48DA">
      <w:pPr>
        <w:pStyle w:val="CommentText"/>
      </w:pPr>
      <w:r>
        <w:rPr>
          <w:rStyle w:val="CommentReference"/>
        </w:rPr>
        <w:annotationRef/>
      </w:r>
      <w:r>
        <w:t>Did you used the same 100 m x 100 m bins that you used for the drifters? You might show whatever area you used in Figures 7a</w:t>
      </w:r>
      <w:proofErr w:type="gramStart"/>
      <w:r>
        <w:t>,c,e</w:t>
      </w:r>
      <w:proofErr w:type="gramEnd"/>
      <w:r>
        <w:t xml:space="preserve">.   </w:t>
      </w:r>
    </w:p>
  </w:comment>
  <w:comment w:id="82" w:author="Libe Washburn" w:date="2015-10-23T06:48:00Z" w:initials="LW">
    <w:p w14:paraId="4E990114" w14:textId="46D4978C" w:rsidR="00B62CD3" w:rsidRDefault="00B62CD3">
      <w:pPr>
        <w:pStyle w:val="CommentText"/>
      </w:pPr>
      <w:r>
        <w:rPr>
          <w:rStyle w:val="CommentReference"/>
        </w:rPr>
        <w:annotationRef/>
      </w:r>
      <w:r>
        <w:t>Define here on first use.</w:t>
      </w:r>
    </w:p>
  </w:comment>
  <w:comment w:id="83" w:author="Libe Washburn" w:date="2015-10-22T08:31:00Z" w:initials="LW">
    <w:p w14:paraId="780F0F86" w14:textId="26E0AE2C" w:rsidR="00B62CD3" w:rsidRDefault="00B62CD3">
      <w:pPr>
        <w:pStyle w:val="CommentText"/>
      </w:pPr>
      <w:r>
        <w:rPr>
          <w:rStyle w:val="CommentReference"/>
        </w:rPr>
        <w:annotationRef/>
      </w:r>
      <w:r>
        <w:t>Do you really mean “difference” here? It’s not clear how to attribute errors between the drifters and ADCPs.</w:t>
      </w:r>
    </w:p>
  </w:comment>
  <w:comment w:id="84" w:author="Libe Washburn" w:date="2015-10-23T08:28:00Z" w:initials="LW">
    <w:p w14:paraId="6E89C839" w14:textId="641D52BB" w:rsidR="00B62CD3" w:rsidRDefault="00B62CD3">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85" w:author="Alex Messina" w:date="2015-12-09T15:31:00Z" w:initials="AM">
    <w:p w14:paraId="4E48B7FB" w14:textId="181D35E2" w:rsidR="00B62CD3" w:rsidRDefault="00B62CD3">
      <w:pPr>
        <w:pStyle w:val="CommentText"/>
      </w:pPr>
      <w:r>
        <w:rPr>
          <w:rStyle w:val="CommentReference"/>
        </w:rPr>
        <w:annotationRef/>
      </w:r>
      <w:proofErr w:type="spellStart"/>
      <w:r>
        <w:t>MacMahan</w:t>
      </w:r>
      <w:proofErr w:type="spellEnd"/>
      <w:r>
        <w:t xml:space="preserve"> did more drifters, 16-27 per deployment, but fewer deployments. Only 7</w:t>
      </w:r>
    </w:p>
  </w:comment>
  <w:comment w:id="86" w:author="Libe Washburn" w:date="2015-10-23T08:29:00Z" w:initials="LW">
    <w:p w14:paraId="1471659A" w14:textId="511EAAE8" w:rsidR="00B62CD3" w:rsidRDefault="00B62CD3">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87" w:author="Libe Washburn" w:date="2015-10-23T07:02:00Z" w:initials="LW">
    <w:p w14:paraId="4A2C5909" w14:textId="4D78FBF2" w:rsidR="00B62CD3" w:rsidRDefault="00B62CD3">
      <w:pPr>
        <w:pStyle w:val="CommentText"/>
      </w:pPr>
      <w:r>
        <w:rPr>
          <w:rStyle w:val="CommentReference"/>
        </w:rPr>
        <w:annotationRef/>
      </w:r>
      <w:r>
        <w:t>Do you mean water-borne sediment concentration in this context?</w:t>
      </w:r>
    </w:p>
  </w:comment>
  <w:comment w:id="88" w:author="Libe Washburn" w:date="2015-10-23T08:30:00Z" w:initials="LW">
    <w:p w14:paraId="6F51D287" w14:textId="36654A44" w:rsidR="00B62CD3" w:rsidRDefault="00B62CD3">
      <w:pPr>
        <w:pStyle w:val="CommentText"/>
      </w:pPr>
      <w:r>
        <w:rPr>
          <w:rStyle w:val="CommentReference"/>
        </w:rPr>
        <w:annotationRef/>
      </w:r>
      <w:r>
        <w:t>Again, the inability of current meters to predict current trajectories far from their measurement locations in a complex coral reef system is not surprising.</w:t>
      </w:r>
    </w:p>
  </w:comment>
  <w:comment w:id="91" w:author="Liv Herdman" w:date="2015-11-09T11:12:00Z" w:initials="LH">
    <w:p w14:paraId="32875F7C" w14:textId="0E66EC7F" w:rsidR="00B62CD3" w:rsidRDefault="00B62CD3">
      <w:pPr>
        <w:pStyle w:val="CommentText"/>
      </w:pPr>
      <w:r>
        <w:rPr>
          <w:rStyle w:val="CommentReference"/>
        </w:rPr>
        <w:annotationRef/>
      </w:r>
      <w:proofErr w:type="gramStart"/>
      <w:r>
        <w:t>ok</w:t>
      </w:r>
      <w:proofErr w:type="gramEnd"/>
    </w:p>
  </w:comment>
  <w:comment w:id="92" w:author="Alex Messina" w:date="2015-12-11T16:05:00Z" w:initials="AM">
    <w:p w14:paraId="5BFB3741" w14:textId="2C1C5101" w:rsidR="00395AB1" w:rsidRDefault="00395AB1">
      <w:pPr>
        <w:pStyle w:val="CommentText"/>
      </w:pPr>
      <w:r>
        <w:rPr>
          <w:rStyle w:val="CommentReference"/>
        </w:rPr>
        <w:annotationRef/>
      </w:r>
      <w:r>
        <w:t xml:space="preserve">Lowe 2009 numerical model showed wave-forcing flushed some lagoon areas but not the semi-enclosed lagoon, which was only flushed by </w:t>
      </w:r>
      <w:r w:rsidR="006B754F">
        <w:t>tide-</w:t>
      </w:r>
      <w:r>
        <w:t>forcing</w:t>
      </w:r>
      <w:r w:rsidR="006B754F">
        <w:t xml:space="preserve"> and a little by wind-forcing</w:t>
      </w:r>
    </w:p>
  </w:comment>
  <w:comment w:id="89" w:author="Libe Washburn" w:date="2015-10-23T08:30:00Z" w:initials="LW">
    <w:p w14:paraId="033158AD" w14:textId="1023F0C2" w:rsidR="00B62CD3" w:rsidRDefault="00B62CD3">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90" w:author="Alex Messina" w:date="2015-12-11T12:59:00Z" w:initials="AM">
    <w:p w14:paraId="38A6C0DC" w14:textId="3AFCDEBB" w:rsidR="00B62CD3" w:rsidRDefault="00B62CD3">
      <w:pPr>
        <w:pStyle w:val="CommentText"/>
      </w:pPr>
      <w:r>
        <w:rPr>
          <w:rStyle w:val="CommentReference"/>
        </w:rPr>
        <w:annotationRef/>
      </w:r>
      <w:r>
        <w:t>This contrasts flow patterns near a similar main channel in Ningaloo reef (</w:t>
      </w:r>
      <w:proofErr w:type="spellStart"/>
      <w:r>
        <w:t>Taebi</w:t>
      </w:r>
      <w:proofErr w:type="spellEnd"/>
      <w:r>
        <w:t xml:space="preserve"> 2011)</w:t>
      </w:r>
    </w:p>
  </w:comment>
  <w:comment w:id="93" w:author="Libe Washburn" w:date="2015-10-23T08:32:00Z" w:initials="LW">
    <w:p w14:paraId="49CDC600" w14:textId="7C987DAA" w:rsidR="00B62CD3" w:rsidRDefault="00B62CD3">
      <w:pPr>
        <w:pStyle w:val="CommentText"/>
      </w:pPr>
      <w:r>
        <w:rPr>
          <w:rStyle w:val="CommentReference"/>
        </w:rPr>
        <w:annotationRef/>
      </w:r>
      <w:r>
        <w:t xml:space="preserve">Suggest rewriting to explicitly state the inadequacy of using a single current meter for estimating residence time. </w:t>
      </w:r>
    </w:p>
  </w:comment>
  <w:comment w:id="94" w:author="Libe Washburn" w:date="2015-10-23T08:33:00Z" w:initials="LW">
    <w:p w14:paraId="4AEDC683" w14:textId="37998449" w:rsidR="00B62CD3" w:rsidRDefault="00B62CD3">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95" w:author="Libe Washburn" w:date="2015-10-23T07:38:00Z" w:initials="LW">
    <w:p w14:paraId="5BFF4D48" w14:textId="575A906C" w:rsidR="00B62CD3" w:rsidRDefault="00B62CD3">
      <w:pPr>
        <w:pStyle w:val="CommentText"/>
      </w:pPr>
      <w:r>
        <w:rPr>
          <w:rStyle w:val="CommentReference"/>
        </w:rPr>
        <w:annotationRef/>
      </w:r>
      <w:r>
        <w:t>Suggest rewriting this sentence for clarity. For example, is “surfing” the same as “wave induced deflection”?</w:t>
      </w:r>
    </w:p>
  </w:comment>
  <w:comment w:id="96" w:author="Liv Herdman" w:date="2015-11-09T11:17:00Z" w:initials="LH">
    <w:p w14:paraId="48EED3BF" w14:textId="17291896" w:rsidR="00B62CD3" w:rsidRDefault="00B62CD3">
      <w:pPr>
        <w:pStyle w:val="CommentText"/>
      </w:pPr>
      <w:r>
        <w:rPr>
          <w:rStyle w:val="CommentReference"/>
        </w:rPr>
        <w:annotationRef/>
      </w:r>
      <w:proofErr w:type="gramStart"/>
      <w:r>
        <w:t>be</w:t>
      </w:r>
      <w:proofErr w:type="gramEnd"/>
      <w:r>
        <w:t xml:space="preserve"> more quantitative about this discussion. How big would Stokes drift be based on the wave conditions? Also, what about wind slip?</w:t>
      </w:r>
    </w:p>
  </w:comment>
  <w:comment w:id="98" w:author="Alex Messina" w:date="2015-12-11T15:33:00Z" w:initials="AM">
    <w:p w14:paraId="37E6ADB3" w14:textId="253DD057" w:rsidR="00517175" w:rsidRDefault="00517175">
      <w:pPr>
        <w:pStyle w:val="CommentText"/>
      </w:pPr>
      <w:r>
        <w:rPr>
          <w:rStyle w:val="CommentReference"/>
        </w:rPr>
        <w:annotationRef/>
      </w:r>
      <w:r>
        <w:t xml:space="preserve">Kind of calls into question using Eulerian models to drive Lagrangian particle tracking; maybe they’re underestimating surface flows? </w:t>
      </w:r>
    </w:p>
  </w:comment>
  <w:comment w:id="97" w:author="Libe Washburn" w:date="2015-10-23T08:38:00Z" w:initials="LW">
    <w:p w14:paraId="53EF4BC7" w14:textId="2957E2C3" w:rsidR="00B62CD3" w:rsidRDefault="00B62CD3">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99" w:author="Alex Messina" w:date="2015-12-11T12:56:00Z" w:initials="AM">
    <w:p w14:paraId="2C7F0E26" w14:textId="6DD4F7C6" w:rsidR="00B62CD3" w:rsidRDefault="00B62CD3">
      <w:pPr>
        <w:pStyle w:val="CommentText"/>
      </w:pPr>
      <w:r>
        <w:rPr>
          <w:rStyle w:val="CommentReference"/>
        </w:rPr>
        <w:annotationRef/>
      </w:r>
      <w:proofErr w:type="spellStart"/>
      <w:r>
        <w:t>Taebi</w:t>
      </w:r>
      <w:proofErr w:type="spellEnd"/>
      <w:r>
        <w:t xml:space="preserve"> 2011 found wave-forced currents scaled linearly with wave height</w:t>
      </w:r>
    </w:p>
    <w:p w14:paraId="3EF7C27B" w14:textId="650C26A8" w:rsidR="00B62CD3" w:rsidRDefault="00B62CD3">
      <w:pPr>
        <w:pStyle w:val="CommentText"/>
      </w:pPr>
      <w:r>
        <w:t>So did Lowe 2009 Numerical study of Kaneohe</w:t>
      </w:r>
    </w:p>
  </w:comment>
  <w:comment w:id="100" w:author="Alex Messina" w:date="2015-12-11T14:55:00Z" w:initials="AM">
    <w:p w14:paraId="0DB60AA3" w14:textId="7FF9ABB4" w:rsidR="00B62CD3" w:rsidRDefault="00B62CD3">
      <w:pPr>
        <w:pStyle w:val="CommentText"/>
      </w:pPr>
      <w:r>
        <w:rPr>
          <w:rStyle w:val="CommentReference"/>
        </w:rPr>
        <w:annotationRef/>
      </w:r>
      <w:proofErr w:type="spellStart"/>
      <w:r>
        <w:t>Taebi</w:t>
      </w:r>
      <w:proofErr w:type="spellEnd"/>
      <w:r>
        <w:t xml:space="preserve"> 2011 found that there is an optimum water level for wave-driven water exchange, so that counter-intuitively, there could be a decrease in water circulation with sea level rise</w:t>
      </w:r>
    </w:p>
    <w:p w14:paraId="5C24DB2C" w14:textId="0A36FC8B" w:rsidR="00B62CD3" w:rsidRDefault="00B62CD3">
      <w:pPr>
        <w:pStyle w:val="CommentText"/>
      </w:pPr>
      <w:r>
        <w:t>Wow!</w:t>
      </w:r>
    </w:p>
  </w:comment>
  <w:comment w:id="101" w:author="Libe Washburn" w:date="2015-10-23T07:49:00Z" w:initials="LW">
    <w:p w14:paraId="7896BD0C" w14:textId="400F95A7" w:rsidR="00B62CD3" w:rsidRDefault="00B62CD3">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102" w:author="Curt Storlazzi" w:date="2015-09-25T16:09:00Z" w:initials="CS">
    <w:p w14:paraId="27EC2A8D" w14:textId="2EA195DB" w:rsidR="00B62CD3" w:rsidRDefault="00B62CD3">
      <w:pPr>
        <w:pStyle w:val="CommentText"/>
      </w:pPr>
      <w:r>
        <w:rPr>
          <w:rStyle w:val="CommentReference"/>
        </w:rPr>
        <w:annotationRef/>
      </w:r>
      <w:r>
        <w:t>Tables need to be formatted to correct style – see example below</w:t>
      </w:r>
      <w:proofErr w:type="gramStart"/>
      <w:r>
        <w:t>..</w:t>
      </w:r>
      <w:proofErr w:type="gramEnd"/>
    </w:p>
  </w:comment>
  <w:comment w:id="104" w:author="Curt Storlazzi" w:date="2015-09-25T16:09:00Z" w:initials="CS">
    <w:p w14:paraId="6A6CEE46" w14:textId="6CA4D3F2" w:rsidR="00B62CD3" w:rsidRDefault="00B62CD3">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105" w:author="Liv Herdman" w:date="2015-11-07T20:39:00Z" w:initials="LH">
    <w:p w14:paraId="31EF00BB" w14:textId="019ABB7F" w:rsidR="00B62CD3" w:rsidRDefault="00B62CD3">
      <w:pPr>
        <w:pStyle w:val="CommentText"/>
      </w:pPr>
      <w:r>
        <w:rPr>
          <w:rStyle w:val="CommentReference"/>
        </w:rPr>
        <w:annotationRef/>
      </w:r>
      <w:r>
        <w:t xml:space="preserve">Are these peak or average periods, wave heights or directions? </w:t>
      </w:r>
    </w:p>
  </w:comment>
  <w:comment w:id="106" w:author="Liv Herdman" w:date="2015-11-09T10:12:00Z" w:initials="LH">
    <w:p w14:paraId="3C2256B0" w14:textId="77777777" w:rsidR="00B62CD3" w:rsidRDefault="00B62CD3" w:rsidP="00545A43">
      <w:pPr>
        <w:pStyle w:val="CommentText"/>
      </w:pPr>
      <w:r>
        <w:rPr>
          <w:rStyle w:val="CommentReference"/>
        </w:rPr>
        <w:annotationRef/>
      </w:r>
      <w:r>
        <w:t>It would be helpful if there were colored bars or something indicating the three different forcings on this figure</w:t>
      </w:r>
    </w:p>
  </w:comment>
  <w:comment w:id="107" w:author="Liv Herdman" w:date="2015-11-09T10:20:00Z" w:initials="LH">
    <w:p w14:paraId="69A117EE" w14:textId="641FF3AE" w:rsidR="00B62CD3" w:rsidRDefault="00B62CD3">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108" w:author="Liv Herdman" w:date="2015-11-09T10:02:00Z" w:initials="LH">
    <w:p w14:paraId="288CDF9F" w14:textId="3F6B9B79" w:rsidR="00B62CD3" w:rsidRDefault="00B62CD3">
      <w:pPr>
        <w:pStyle w:val="CommentText"/>
      </w:pPr>
      <w:r>
        <w:rPr>
          <w:rStyle w:val="CommentReference"/>
        </w:rPr>
        <w:annotationRef/>
      </w:r>
      <w:r>
        <w:t>Are these the full drifter tracks or are they cut to 1 hr?</w:t>
      </w:r>
    </w:p>
  </w:comment>
  <w:comment w:id="109" w:author="Curt Storlazzi" w:date="2015-09-25T16:11:00Z" w:initials="CS">
    <w:p w14:paraId="73D12C57" w14:textId="555DD10D" w:rsidR="00B62CD3" w:rsidRDefault="00B62CD3">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1"/>
  <w15:commentEx w15:paraId="2DB844DC" w15:done="0"/>
  <w15:commentEx w15:paraId="11367342" w15:done="0"/>
  <w15:commentEx w15:paraId="467D4492" w15:done="1"/>
  <w15:commentEx w15:paraId="55CC24DE" w15:done="0"/>
  <w15:commentEx w15:paraId="132FD8F3" w15:paraIdParent="55CC24DE" w15:done="0"/>
  <w15:commentEx w15:paraId="53F5E9D9" w15:done="0"/>
  <w15:commentEx w15:paraId="6BE23C03" w15:done="0"/>
  <w15:commentEx w15:paraId="263ADD31" w15:done="0"/>
  <w15:commentEx w15:paraId="00BDCB86" w15:paraIdParent="263ADD31" w15:done="0"/>
  <w15:commentEx w15:paraId="38BD1F82" w15:done="0"/>
  <w15:commentEx w15:paraId="7E517F2D" w15:paraIdParent="38BD1F82" w15:done="0"/>
  <w15:commentEx w15:paraId="5C0A6885" w15:done="0"/>
  <w15:commentEx w15:paraId="665C7E23" w15:done="0"/>
  <w15:commentEx w15:paraId="5B4E1F31" w15:done="1"/>
  <w15:commentEx w15:paraId="63BA9CA6" w15:done="0"/>
  <w15:commentEx w15:paraId="5A417AC8" w15:done="0"/>
  <w15:commentEx w15:paraId="606914B5" w15:done="0"/>
  <w15:commentEx w15:paraId="425B6521" w15:done="1"/>
  <w15:commentEx w15:paraId="5E0CEE0C" w15:done="0"/>
  <w15:commentEx w15:paraId="476529D7" w15:done="0"/>
  <w15:commentEx w15:paraId="7BD590EE" w15:done="0"/>
  <w15:commentEx w15:paraId="15163221" w15:done="0"/>
  <w15:commentEx w15:paraId="6212561A" w15:done="1"/>
  <w15:commentEx w15:paraId="473B9392" w15:done="0"/>
  <w15:commentEx w15:paraId="746BD98D" w15:done="0"/>
  <w15:commentEx w15:paraId="379229FF" w15:done="0"/>
  <w15:commentEx w15:paraId="688774BB" w15:done="0"/>
  <w15:commentEx w15:paraId="2F962A83" w15:done="0"/>
  <w15:commentEx w15:paraId="71A7F327" w15:done="0"/>
  <w15:commentEx w15:paraId="71BB62EC" w15:done="0"/>
  <w15:commentEx w15:paraId="5AFE85D3" w15:done="0"/>
  <w15:commentEx w15:paraId="475241CF" w15:done="0"/>
  <w15:commentEx w15:paraId="367812A6" w15:done="0"/>
  <w15:commentEx w15:paraId="37702EDD" w15:done="0"/>
  <w15:commentEx w15:paraId="590BD448" w15:done="0"/>
  <w15:commentEx w15:paraId="7D07223F" w15:done="0"/>
  <w15:commentEx w15:paraId="04FF4CC1" w15:done="0"/>
  <w15:commentEx w15:paraId="470BD123" w15:done="0"/>
  <w15:commentEx w15:paraId="7EC2FC26" w15:done="0"/>
  <w15:commentEx w15:paraId="0B6FCABE" w15:done="0"/>
  <w15:commentEx w15:paraId="5CADEBC7" w15:done="0"/>
  <w15:commentEx w15:paraId="7135F19E" w15:done="0"/>
  <w15:commentEx w15:paraId="7A2F73DF" w15:done="0"/>
  <w15:commentEx w15:paraId="068EE92B" w15:done="0"/>
  <w15:commentEx w15:paraId="0D540921" w15:done="0"/>
  <w15:commentEx w15:paraId="76FB4741" w15:done="0"/>
  <w15:commentEx w15:paraId="382D22F4" w15:done="0"/>
  <w15:commentEx w15:paraId="03D0E6B5" w15:done="0"/>
  <w15:commentEx w15:paraId="1A813514" w15:done="0"/>
  <w15:commentEx w15:paraId="7560A376" w15:done="0"/>
  <w15:commentEx w15:paraId="4B6B7EB7" w15:done="0"/>
  <w15:commentEx w15:paraId="75E91E86" w15:done="0"/>
  <w15:commentEx w15:paraId="0B44F80A" w15:done="0"/>
  <w15:commentEx w15:paraId="31F7826F" w15:done="0"/>
  <w15:commentEx w15:paraId="00C3C251" w15:done="0"/>
  <w15:commentEx w15:paraId="1E5D4072" w15:done="0"/>
  <w15:commentEx w15:paraId="39A7A570" w15:done="0"/>
  <w15:commentEx w15:paraId="436CDD4B" w15:done="0"/>
  <w15:commentEx w15:paraId="6C68C910" w15:done="0"/>
  <w15:commentEx w15:paraId="79A6B812"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385EEACF" w15:done="0"/>
  <w15:commentEx w15:paraId="563AD668" w15:done="0"/>
  <w15:commentEx w15:paraId="3BD91685" w15:done="0"/>
  <w15:commentEx w15:paraId="476A2621" w15:done="1"/>
  <w15:commentEx w15:paraId="7C1263A7" w15:done="0"/>
  <w15:commentEx w15:paraId="5489A056" w15:done="0"/>
  <w15:commentEx w15:paraId="08035FF3" w15:done="0"/>
  <w15:commentEx w15:paraId="6DE19B58" w15:done="0"/>
  <w15:commentEx w15:paraId="1975D35E" w15:done="0"/>
  <w15:commentEx w15:paraId="4E990114" w15:done="0"/>
  <w15:commentEx w15:paraId="780F0F86" w15:done="0"/>
  <w15:commentEx w15:paraId="6E89C839" w15:done="0"/>
  <w15:commentEx w15:paraId="4E48B7FB" w15:paraIdParent="6E89C839" w15:done="0"/>
  <w15:commentEx w15:paraId="1471659A" w15:done="0"/>
  <w15:commentEx w15:paraId="4A2C5909" w15:done="0"/>
  <w15:commentEx w15:paraId="6F51D287" w15:done="0"/>
  <w15:commentEx w15:paraId="32875F7C" w15:done="0"/>
  <w15:commentEx w15:paraId="5BFB3741" w15:done="0"/>
  <w15:commentEx w15:paraId="033158AD" w15:done="0"/>
  <w15:commentEx w15:paraId="38A6C0DC" w15:done="0"/>
  <w15:commentEx w15:paraId="49CDC600" w15:done="0"/>
  <w15:commentEx w15:paraId="4AEDC683" w15:done="0"/>
  <w15:commentEx w15:paraId="5BFF4D48" w15:done="0"/>
  <w15:commentEx w15:paraId="48EED3BF" w15:done="0"/>
  <w15:commentEx w15:paraId="37E6ADB3" w15:done="0"/>
  <w15:commentEx w15:paraId="53EF4BC7" w15:done="0"/>
  <w15:commentEx w15:paraId="3EF7C27B" w15:done="0"/>
  <w15:commentEx w15:paraId="5C24DB2C" w15:done="0"/>
  <w15:commentEx w15:paraId="7896BD0C" w15:done="0"/>
  <w15:commentEx w15:paraId="27EC2A8D" w15:done="1"/>
  <w15:commentEx w15:paraId="6A6CEE46" w15:done="1"/>
  <w15:commentEx w15:paraId="31EF00BB" w15:done="0"/>
  <w15:commentEx w15:paraId="3C2256B0"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28A8B0" w14:textId="77777777" w:rsidR="00820BE9" w:rsidRDefault="00820BE9" w:rsidP="0042195A">
      <w:pPr>
        <w:spacing w:after="0" w:line="240" w:lineRule="auto"/>
      </w:pPr>
      <w:r>
        <w:separator/>
      </w:r>
    </w:p>
  </w:endnote>
  <w:endnote w:type="continuationSeparator" w:id="0">
    <w:p w14:paraId="73F9F64D" w14:textId="77777777" w:rsidR="00820BE9" w:rsidRDefault="00820BE9" w:rsidP="0042195A">
      <w:pPr>
        <w:spacing w:after="0" w:line="240" w:lineRule="auto"/>
      </w:pPr>
      <w:r>
        <w:continuationSeparator/>
      </w:r>
    </w:p>
  </w:endnote>
  <w:endnote w:type="continuationNotice" w:id="1">
    <w:p w14:paraId="39B34B08" w14:textId="77777777" w:rsidR="00820BE9" w:rsidRDefault="00820BE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B62CD3" w:rsidRDefault="00B62CD3">
        <w:pPr>
          <w:pStyle w:val="Footer"/>
          <w:jc w:val="center"/>
        </w:pPr>
        <w:r>
          <w:fldChar w:fldCharType="begin"/>
        </w:r>
        <w:r>
          <w:instrText xml:space="preserve"> PAGE   \* MERGEFORMAT </w:instrText>
        </w:r>
        <w:r>
          <w:fldChar w:fldCharType="separate"/>
        </w:r>
        <w:r w:rsidR="00453D9E">
          <w:rPr>
            <w:noProof/>
          </w:rPr>
          <w:t>34</w:t>
        </w:r>
        <w:r>
          <w:rPr>
            <w:noProof/>
          </w:rPr>
          <w:fldChar w:fldCharType="end"/>
        </w:r>
      </w:p>
    </w:sdtContent>
  </w:sdt>
  <w:p w14:paraId="35A5B7B9" w14:textId="77777777" w:rsidR="00B62CD3" w:rsidRDefault="00B62C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95085E" w14:textId="77777777" w:rsidR="00820BE9" w:rsidRDefault="00820BE9" w:rsidP="0042195A">
      <w:pPr>
        <w:spacing w:after="0" w:line="240" w:lineRule="auto"/>
      </w:pPr>
      <w:r>
        <w:separator/>
      </w:r>
    </w:p>
  </w:footnote>
  <w:footnote w:type="continuationSeparator" w:id="0">
    <w:p w14:paraId="141F6799" w14:textId="77777777" w:rsidR="00820BE9" w:rsidRDefault="00820BE9" w:rsidP="0042195A">
      <w:pPr>
        <w:spacing w:after="0" w:line="240" w:lineRule="auto"/>
      </w:pPr>
      <w:r>
        <w:continuationSeparator/>
      </w:r>
    </w:p>
  </w:footnote>
  <w:footnote w:type="continuationNotice" w:id="1">
    <w:p w14:paraId="19A15EB2" w14:textId="77777777" w:rsidR="00820BE9" w:rsidRDefault="00820BE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B62CD3" w:rsidRDefault="00B62CD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301FD"/>
    <w:rsid w:val="00034616"/>
    <w:rsid w:val="0005058C"/>
    <w:rsid w:val="00052138"/>
    <w:rsid w:val="00052D70"/>
    <w:rsid w:val="00055C2D"/>
    <w:rsid w:val="0006063C"/>
    <w:rsid w:val="0006389C"/>
    <w:rsid w:val="00072D72"/>
    <w:rsid w:val="00073220"/>
    <w:rsid w:val="00077F00"/>
    <w:rsid w:val="0008195F"/>
    <w:rsid w:val="00082037"/>
    <w:rsid w:val="0009301E"/>
    <w:rsid w:val="000973AD"/>
    <w:rsid w:val="000A0642"/>
    <w:rsid w:val="000A22A5"/>
    <w:rsid w:val="000A4C38"/>
    <w:rsid w:val="000A692C"/>
    <w:rsid w:val="000A7575"/>
    <w:rsid w:val="000B0AA0"/>
    <w:rsid w:val="000B1C2B"/>
    <w:rsid w:val="000B5A8B"/>
    <w:rsid w:val="000C48DA"/>
    <w:rsid w:val="000C79E7"/>
    <w:rsid w:val="000D4396"/>
    <w:rsid w:val="000E0B91"/>
    <w:rsid w:val="000F5241"/>
    <w:rsid w:val="0010019F"/>
    <w:rsid w:val="00112EC7"/>
    <w:rsid w:val="00116E33"/>
    <w:rsid w:val="00120916"/>
    <w:rsid w:val="00121437"/>
    <w:rsid w:val="001274AB"/>
    <w:rsid w:val="00131E1E"/>
    <w:rsid w:val="001322AB"/>
    <w:rsid w:val="0014678C"/>
    <w:rsid w:val="001477A6"/>
    <w:rsid w:val="0015074B"/>
    <w:rsid w:val="0016593C"/>
    <w:rsid w:val="00166D40"/>
    <w:rsid w:val="00167442"/>
    <w:rsid w:val="0016786A"/>
    <w:rsid w:val="001743A2"/>
    <w:rsid w:val="001817DC"/>
    <w:rsid w:val="00184282"/>
    <w:rsid w:val="00187EA8"/>
    <w:rsid w:val="001911E6"/>
    <w:rsid w:val="00192B8B"/>
    <w:rsid w:val="0019411D"/>
    <w:rsid w:val="00197E20"/>
    <w:rsid w:val="001A0336"/>
    <w:rsid w:val="001A5F72"/>
    <w:rsid w:val="001A73FA"/>
    <w:rsid w:val="001B5A60"/>
    <w:rsid w:val="001C6D70"/>
    <w:rsid w:val="001D1246"/>
    <w:rsid w:val="001E0B6D"/>
    <w:rsid w:val="001E3C7E"/>
    <w:rsid w:val="0020616C"/>
    <w:rsid w:val="00211E58"/>
    <w:rsid w:val="00215198"/>
    <w:rsid w:val="00223511"/>
    <w:rsid w:val="00224A87"/>
    <w:rsid w:val="0023536F"/>
    <w:rsid w:val="00236C6A"/>
    <w:rsid w:val="002463B6"/>
    <w:rsid w:val="00253C86"/>
    <w:rsid w:val="002572D6"/>
    <w:rsid w:val="00263B4B"/>
    <w:rsid w:val="00276187"/>
    <w:rsid w:val="00281D9B"/>
    <w:rsid w:val="00287123"/>
    <w:rsid w:val="0029639D"/>
    <w:rsid w:val="002B4871"/>
    <w:rsid w:val="002B584B"/>
    <w:rsid w:val="002C055C"/>
    <w:rsid w:val="002C24ED"/>
    <w:rsid w:val="002C3BF8"/>
    <w:rsid w:val="002D54BF"/>
    <w:rsid w:val="002D6908"/>
    <w:rsid w:val="002E41C1"/>
    <w:rsid w:val="002F1A0A"/>
    <w:rsid w:val="002F2A50"/>
    <w:rsid w:val="002F3DCE"/>
    <w:rsid w:val="00303A26"/>
    <w:rsid w:val="00305BB8"/>
    <w:rsid w:val="00326F90"/>
    <w:rsid w:val="00327959"/>
    <w:rsid w:val="00330869"/>
    <w:rsid w:val="003356CE"/>
    <w:rsid w:val="00341295"/>
    <w:rsid w:val="00350540"/>
    <w:rsid w:val="00350817"/>
    <w:rsid w:val="00372A45"/>
    <w:rsid w:val="00373CC2"/>
    <w:rsid w:val="003926A7"/>
    <w:rsid w:val="00395AB1"/>
    <w:rsid w:val="003A5214"/>
    <w:rsid w:val="003C6307"/>
    <w:rsid w:val="003C7096"/>
    <w:rsid w:val="003D4AA0"/>
    <w:rsid w:val="003E07FB"/>
    <w:rsid w:val="003E23E0"/>
    <w:rsid w:val="003E7D7C"/>
    <w:rsid w:val="004049FF"/>
    <w:rsid w:val="00414911"/>
    <w:rsid w:val="004206F4"/>
    <w:rsid w:val="0042195A"/>
    <w:rsid w:val="004333B1"/>
    <w:rsid w:val="00445DF1"/>
    <w:rsid w:val="00451881"/>
    <w:rsid w:val="00453D9E"/>
    <w:rsid w:val="004550A2"/>
    <w:rsid w:val="00462F76"/>
    <w:rsid w:val="00464CB4"/>
    <w:rsid w:val="004669CE"/>
    <w:rsid w:val="00470AAF"/>
    <w:rsid w:val="00471852"/>
    <w:rsid w:val="0047729C"/>
    <w:rsid w:val="0048483C"/>
    <w:rsid w:val="004A5151"/>
    <w:rsid w:val="004A5171"/>
    <w:rsid w:val="004B26DC"/>
    <w:rsid w:val="004B4A21"/>
    <w:rsid w:val="004D17C0"/>
    <w:rsid w:val="004E12C9"/>
    <w:rsid w:val="004F2BC9"/>
    <w:rsid w:val="004F6832"/>
    <w:rsid w:val="00515DD4"/>
    <w:rsid w:val="00516BBB"/>
    <w:rsid w:val="00517175"/>
    <w:rsid w:val="0052110F"/>
    <w:rsid w:val="005273FD"/>
    <w:rsid w:val="00531A9D"/>
    <w:rsid w:val="005334F5"/>
    <w:rsid w:val="00534535"/>
    <w:rsid w:val="0054237E"/>
    <w:rsid w:val="00545A43"/>
    <w:rsid w:val="005524DA"/>
    <w:rsid w:val="00576BC7"/>
    <w:rsid w:val="0058033F"/>
    <w:rsid w:val="00583A3A"/>
    <w:rsid w:val="00590C48"/>
    <w:rsid w:val="005924EA"/>
    <w:rsid w:val="005A6E1F"/>
    <w:rsid w:val="005A7906"/>
    <w:rsid w:val="005B11A6"/>
    <w:rsid w:val="005B7567"/>
    <w:rsid w:val="005C2512"/>
    <w:rsid w:val="005C3C07"/>
    <w:rsid w:val="005C7FCD"/>
    <w:rsid w:val="005E15FE"/>
    <w:rsid w:val="005E62E0"/>
    <w:rsid w:val="005F0AEB"/>
    <w:rsid w:val="006021D8"/>
    <w:rsid w:val="00612FEF"/>
    <w:rsid w:val="00622CE8"/>
    <w:rsid w:val="006231D8"/>
    <w:rsid w:val="00630C12"/>
    <w:rsid w:val="00643D0B"/>
    <w:rsid w:val="006446AF"/>
    <w:rsid w:val="00651314"/>
    <w:rsid w:val="006556CD"/>
    <w:rsid w:val="006641A1"/>
    <w:rsid w:val="006677D8"/>
    <w:rsid w:val="006810D9"/>
    <w:rsid w:val="006A60E9"/>
    <w:rsid w:val="006B754F"/>
    <w:rsid w:val="006C01C7"/>
    <w:rsid w:val="006C132A"/>
    <w:rsid w:val="006F0E03"/>
    <w:rsid w:val="007015A5"/>
    <w:rsid w:val="007040A5"/>
    <w:rsid w:val="0070471A"/>
    <w:rsid w:val="00722643"/>
    <w:rsid w:val="00722669"/>
    <w:rsid w:val="0072301A"/>
    <w:rsid w:val="0073010A"/>
    <w:rsid w:val="00732140"/>
    <w:rsid w:val="00734397"/>
    <w:rsid w:val="007351D7"/>
    <w:rsid w:val="00752031"/>
    <w:rsid w:val="00764C06"/>
    <w:rsid w:val="0077540D"/>
    <w:rsid w:val="00775EF3"/>
    <w:rsid w:val="0077629B"/>
    <w:rsid w:val="00794CB5"/>
    <w:rsid w:val="00797382"/>
    <w:rsid w:val="007A130D"/>
    <w:rsid w:val="007B0FEC"/>
    <w:rsid w:val="007C12D4"/>
    <w:rsid w:val="007C3A7C"/>
    <w:rsid w:val="007C5845"/>
    <w:rsid w:val="007C791D"/>
    <w:rsid w:val="007D437B"/>
    <w:rsid w:val="007D57BC"/>
    <w:rsid w:val="007E00FE"/>
    <w:rsid w:val="00803A59"/>
    <w:rsid w:val="00811F32"/>
    <w:rsid w:val="00814521"/>
    <w:rsid w:val="00820341"/>
    <w:rsid w:val="00820BE9"/>
    <w:rsid w:val="00824FA8"/>
    <w:rsid w:val="00840161"/>
    <w:rsid w:val="00841A4A"/>
    <w:rsid w:val="008456E5"/>
    <w:rsid w:val="008601E7"/>
    <w:rsid w:val="008644ED"/>
    <w:rsid w:val="008651C6"/>
    <w:rsid w:val="0086742C"/>
    <w:rsid w:val="0089198B"/>
    <w:rsid w:val="00892963"/>
    <w:rsid w:val="008B39F2"/>
    <w:rsid w:val="008B62DA"/>
    <w:rsid w:val="008C0006"/>
    <w:rsid w:val="008C7BE2"/>
    <w:rsid w:val="008D6741"/>
    <w:rsid w:val="008E2FE3"/>
    <w:rsid w:val="008E435B"/>
    <w:rsid w:val="008E477D"/>
    <w:rsid w:val="008E66C9"/>
    <w:rsid w:val="008F1257"/>
    <w:rsid w:val="009019E9"/>
    <w:rsid w:val="00903ABB"/>
    <w:rsid w:val="00912DD4"/>
    <w:rsid w:val="00912EB1"/>
    <w:rsid w:val="00924D98"/>
    <w:rsid w:val="00925E76"/>
    <w:rsid w:val="009312C6"/>
    <w:rsid w:val="009431F1"/>
    <w:rsid w:val="00947C9B"/>
    <w:rsid w:val="00955900"/>
    <w:rsid w:val="00962881"/>
    <w:rsid w:val="009659C3"/>
    <w:rsid w:val="009756DE"/>
    <w:rsid w:val="00976516"/>
    <w:rsid w:val="00997C65"/>
    <w:rsid w:val="009A0B4A"/>
    <w:rsid w:val="009A41CA"/>
    <w:rsid w:val="009B35C3"/>
    <w:rsid w:val="009B6BC6"/>
    <w:rsid w:val="009C350F"/>
    <w:rsid w:val="009C4D78"/>
    <w:rsid w:val="009D080D"/>
    <w:rsid w:val="009D1425"/>
    <w:rsid w:val="009D6250"/>
    <w:rsid w:val="009E34E3"/>
    <w:rsid w:val="009E767A"/>
    <w:rsid w:val="009F5011"/>
    <w:rsid w:val="00A007B9"/>
    <w:rsid w:val="00A153C3"/>
    <w:rsid w:val="00A16BE5"/>
    <w:rsid w:val="00A32302"/>
    <w:rsid w:val="00A32389"/>
    <w:rsid w:val="00A41ABA"/>
    <w:rsid w:val="00A42B89"/>
    <w:rsid w:val="00A53884"/>
    <w:rsid w:val="00A61F1A"/>
    <w:rsid w:val="00A61F84"/>
    <w:rsid w:val="00A74017"/>
    <w:rsid w:val="00A7590F"/>
    <w:rsid w:val="00A91FA0"/>
    <w:rsid w:val="00A9469F"/>
    <w:rsid w:val="00AA1D8D"/>
    <w:rsid w:val="00AA2104"/>
    <w:rsid w:val="00AA2B12"/>
    <w:rsid w:val="00AA4730"/>
    <w:rsid w:val="00AC7459"/>
    <w:rsid w:val="00AD13C2"/>
    <w:rsid w:val="00AF199F"/>
    <w:rsid w:val="00B015D0"/>
    <w:rsid w:val="00B022FF"/>
    <w:rsid w:val="00B12829"/>
    <w:rsid w:val="00B320E8"/>
    <w:rsid w:val="00B423C5"/>
    <w:rsid w:val="00B42656"/>
    <w:rsid w:val="00B431A1"/>
    <w:rsid w:val="00B4560A"/>
    <w:rsid w:val="00B47730"/>
    <w:rsid w:val="00B52D8F"/>
    <w:rsid w:val="00B5670E"/>
    <w:rsid w:val="00B567B0"/>
    <w:rsid w:val="00B62CD3"/>
    <w:rsid w:val="00B6314E"/>
    <w:rsid w:val="00B66B52"/>
    <w:rsid w:val="00B66F83"/>
    <w:rsid w:val="00B70654"/>
    <w:rsid w:val="00B8343E"/>
    <w:rsid w:val="00B8572A"/>
    <w:rsid w:val="00B90945"/>
    <w:rsid w:val="00B9251E"/>
    <w:rsid w:val="00BA5CCC"/>
    <w:rsid w:val="00BB198D"/>
    <w:rsid w:val="00BB2200"/>
    <w:rsid w:val="00BB449B"/>
    <w:rsid w:val="00BC1964"/>
    <w:rsid w:val="00BC4F5C"/>
    <w:rsid w:val="00BC7ABD"/>
    <w:rsid w:val="00BD782F"/>
    <w:rsid w:val="00BF6D81"/>
    <w:rsid w:val="00C01C6F"/>
    <w:rsid w:val="00C21009"/>
    <w:rsid w:val="00C408DB"/>
    <w:rsid w:val="00C4141A"/>
    <w:rsid w:val="00C4278D"/>
    <w:rsid w:val="00C47E70"/>
    <w:rsid w:val="00C51CBD"/>
    <w:rsid w:val="00C54D48"/>
    <w:rsid w:val="00C55CF1"/>
    <w:rsid w:val="00C63C82"/>
    <w:rsid w:val="00C72189"/>
    <w:rsid w:val="00C749D8"/>
    <w:rsid w:val="00C76662"/>
    <w:rsid w:val="00C9053B"/>
    <w:rsid w:val="00CA1889"/>
    <w:rsid w:val="00CA3537"/>
    <w:rsid w:val="00CA6BD3"/>
    <w:rsid w:val="00CB0664"/>
    <w:rsid w:val="00CC19E3"/>
    <w:rsid w:val="00CD0DC5"/>
    <w:rsid w:val="00CE5483"/>
    <w:rsid w:val="00CE6767"/>
    <w:rsid w:val="00D02043"/>
    <w:rsid w:val="00D23FFD"/>
    <w:rsid w:val="00D25271"/>
    <w:rsid w:val="00D30AC5"/>
    <w:rsid w:val="00D31F5A"/>
    <w:rsid w:val="00D340F3"/>
    <w:rsid w:val="00D41352"/>
    <w:rsid w:val="00D42224"/>
    <w:rsid w:val="00D51111"/>
    <w:rsid w:val="00D53286"/>
    <w:rsid w:val="00D54515"/>
    <w:rsid w:val="00D574AC"/>
    <w:rsid w:val="00D77F68"/>
    <w:rsid w:val="00D82553"/>
    <w:rsid w:val="00D85E9E"/>
    <w:rsid w:val="00D913CD"/>
    <w:rsid w:val="00D92173"/>
    <w:rsid w:val="00D970C3"/>
    <w:rsid w:val="00D97F38"/>
    <w:rsid w:val="00DA3E29"/>
    <w:rsid w:val="00DA422E"/>
    <w:rsid w:val="00DC0B55"/>
    <w:rsid w:val="00DC1946"/>
    <w:rsid w:val="00DD204E"/>
    <w:rsid w:val="00E011AD"/>
    <w:rsid w:val="00E06B7E"/>
    <w:rsid w:val="00E17C76"/>
    <w:rsid w:val="00E24722"/>
    <w:rsid w:val="00E31427"/>
    <w:rsid w:val="00E3204A"/>
    <w:rsid w:val="00E41164"/>
    <w:rsid w:val="00E6665F"/>
    <w:rsid w:val="00EA4458"/>
    <w:rsid w:val="00EA7558"/>
    <w:rsid w:val="00EC0122"/>
    <w:rsid w:val="00EC553D"/>
    <w:rsid w:val="00EC578B"/>
    <w:rsid w:val="00ED0CBB"/>
    <w:rsid w:val="00ED3D85"/>
    <w:rsid w:val="00ED6C09"/>
    <w:rsid w:val="00EE433E"/>
    <w:rsid w:val="00EE54CF"/>
    <w:rsid w:val="00EE58AB"/>
    <w:rsid w:val="00EF5247"/>
    <w:rsid w:val="00EF6DAC"/>
    <w:rsid w:val="00EF74A1"/>
    <w:rsid w:val="00F1379A"/>
    <w:rsid w:val="00F16746"/>
    <w:rsid w:val="00F26F07"/>
    <w:rsid w:val="00F30BC7"/>
    <w:rsid w:val="00F30C93"/>
    <w:rsid w:val="00F345C2"/>
    <w:rsid w:val="00F418E4"/>
    <w:rsid w:val="00F43A1D"/>
    <w:rsid w:val="00F5036B"/>
    <w:rsid w:val="00F52D0A"/>
    <w:rsid w:val="00F53C29"/>
    <w:rsid w:val="00F61490"/>
    <w:rsid w:val="00F62EC3"/>
    <w:rsid w:val="00F67EBE"/>
    <w:rsid w:val="00F813B3"/>
    <w:rsid w:val="00F867D4"/>
    <w:rsid w:val="00FA055C"/>
    <w:rsid w:val="00FA462F"/>
    <w:rsid w:val="00FB7696"/>
    <w:rsid w:val="00FC693F"/>
    <w:rsid w:val="00FE0D38"/>
    <w:rsid w:val="00FE2511"/>
    <w:rsid w:val="00FE25A3"/>
    <w:rsid w:val="00FE64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ACC687-3DA3-4614-876A-C5A218F471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34</Pages>
  <Words>32065</Words>
  <Characters>175717</Characters>
  <Application>Microsoft Office Word</Application>
  <DocSecurity>0</DocSecurity>
  <Lines>2834</Lines>
  <Paragraphs>5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720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30</cp:revision>
  <cp:lastPrinted>2015-09-03T18:03:00Z</cp:lastPrinted>
  <dcterms:created xsi:type="dcterms:W3CDTF">2015-11-24T21:56:00Z</dcterms:created>
  <dcterms:modified xsi:type="dcterms:W3CDTF">2015-12-12T03:1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